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32506" w:rsidRPr="00F02E82" w:rsidRDefault="005C6323" w:rsidP="00152FF2">
      <w:pPr>
        <w:ind w:firstLine="284"/>
      </w:pPr>
      <w:bookmarkStart w:id="0" w:name="_GoBack"/>
      <w:bookmarkEnd w:id="0"/>
      <w:r>
        <w:t xml:space="preserve">For more than two decades, </w:t>
      </w:r>
      <w:r w:rsidR="007573E4">
        <w:t>ecologists have</w:t>
      </w:r>
      <w:r w:rsidR="00227313">
        <w:t xml:space="preserve"> investigated potential links between biodiversity a</w:t>
      </w:r>
      <w:r w:rsidR="001F7317">
        <w:t xml:space="preserve">nd the functioning of </w:t>
      </w:r>
      <w:r w:rsidR="006D0112">
        <w:t>ecosystems</w:t>
      </w:r>
      <w:r w:rsidR="001F7317">
        <w:t>.</w:t>
      </w:r>
      <w:r w:rsidR="00895B92">
        <w:t xml:space="preserve"> </w:t>
      </w:r>
      <w:r w:rsidR="00AF4898">
        <w:t>This research</w:t>
      </w:r>
      <w:r w:rsidR="006A08F3">
        <w:t>, which</w:t>
      </w:r>
      <w:r w:rsidR="00AF4898">
        <w:t xml:space="preserve"> was first triggered by societal concerns about human-driven species losses</w:t>
      </w:r>
      <w:r w:rsidR="00730785">
        <w:t xml:space="preserve"> </w:t>
      </w:r>
      <w:r w:rsidR="00730785">
        <w:fldChar w:fldCharType="begin"/>
      </w:r>
      <w:r w:rsidR="00C80208">
        <w:instrText xml:space="preserve"> ADDIN ZOTERO_ITEM CSL_CITATION {"citationID":"p9NZwWy3","properties":{"formattedCitation":"(Bradley J. Cardinale et al., 2012)","plainCitation":"(Bradley J. Cardinale et al., 2012)","noteIndex":0},"citationItems":[{"id":3528,"uris":["http://zotero.org/users/3148698/items/CPEPEMD8"],"uri":["http://zotero.org/users/3148698/items/CPEPEMD8"],"itemData":{"id":3528,"type":"article-journal","title":"Biodiversity loss and its impact on humanity","container-title":"Nature","page":"59-67","volume":"486","issue":"7401","source":"www-nature-com.inee.bib.cnrs.fr","abstract":"Two decades ago the first Earth Summit raised the question of how biological diversity loss alters ecosystem functioning and affects humanity; this Review looks at the progress made towards answering this question.","DOI":"10.1038/nature11148","ISSN":"1476-4687","journalAbbreviation":"Nature","language":"en","author":[{"family":"Cardinale","given":"Bradley J."},{"family":"Duffy","given":"J. Emmett"},{"family":"Gonzalez","given":"Andrew"},{"family":"Hooper","given":"David U."},{"family":"Perrings","given":"Charles"},{"family":"Venail","given":"Patrick"},{"family":"Narwani","given":"Anita"},{"family":"Mace","given":"Georgina M."},{"family":"Tilman","given":"David"},{"family":"Wardle","given":"David A."},{"family":"Kinzig","given":"Ann P."},{"family":"Daily","given":"Gretchen C."},{"family":"Loreau","given":"Michel"},{"family":"Grace","given":"James B."},{"family":"Larigauderie","given":"Anne"},{"family":"Srivastava","given":"Diane S."},{"family":"Naeem","given":"Shahid"}],"issued":{"date-parts":[["2012",6]]}}}],"schema":"https://github.com/citation-style-language/schema/raw/master/csl-citation.json"} </w:instrText>
      </w:r>
      <w:r w:rsidR="00730785">
        <w:fldChar w:fldCharType="separate"/>
      </w:r>
      <w:r w:rsidR="00C80208" w:rsidRPr="00C80208">
        <w:rPr>
          <w:rFonts w:ascii="Calibri" w:hAnsi="Calibri" w:cs="Calibri"/>
        </w:rPr>
        <w:t xml:space="preserve">(Bradley J. </w:t>
      </w:r>
      <w:proofErr w:type="spellStart"/>
      <w:r w:rsidR="00C80208" w:rsidRPr="00C80208">
        <w:rPr>
          <w:rFonts w:ascii="Calibri" w:hAnsi="Calibri" w:cs="Calibri"/>
        </w:rPr>
        <w:t>Cardinale</w:t>
      </w:r>
      <w:proofErr w:type="spellEnd"/>
      <w:r w:rsidR="00C80208" w:rsidRPr="00C80208">
        <w:rPr>
          <w:rFonts w:ascii="Calibri" w:hAnsi="Calibri" w:cs="Calibri"/>
        </w:rPr>
        <w:t xml:space="preserve"> et al., 2012)</w:t>
      </w:r>
      <w:r w:rsidR="00730785">
        <w:fldChar w:fldCharType="end"/>
      </w:r>
      <w:r w:rsidR="00AF4898">
        <w:t>,</w:t>
      </w:r>
      <w:r w:rsidR="0080197A">
        <w:t xml:space="preserve"> </w:t>
      </w:r>
      <w:r w:rsidR="00730785">
        <w:t xml:space="preserve">led to </w:t>
      </w:r>
      <w:r w:rsidR="00645418">
        <w:t>theoretical</w:t>
      </w:r>
      <w:r w:rsidR="00730785">
        <w:t xml:space="preserve"> controversies and advances in the study of ecological communities.</w:t>
      </w:r>
      <w:r w:rsidR="00AF4898">
        <w:t xml:space="preserve"> </w:t>
      </w:r>
      <w:r w:rsidR="00895B92">
        <w:t>Community ecology traditionally focuses</w:t>
      </w:r>
      <w:r w:rsidR="00603F32">
        <w:t>, among others,</w:t>
      </w:r>
      <w:r w:rsidR="00895B92">
        <w:t xml:space="preserve"> on the causes of</w:t>
      </w:r>
      <w:r w:rsidR="00603F32">
        <w:t xml:space="preserve"> species diversity at a given spatial scale, and thus sees local biodiversity as a consequence of ecological processes</w:t>
      </w:r>
      <w:r w:rsidR="00693909">
        <w:t xml:space="preserve"> </w:t>
      </w:r>
      <w:r w:rsidR="00693909">
        <w:fldChar w:fldCharType="begin"/>
      </w:r>
      <w:r w:rsidR="00693909">
        <w:instrText xml:space="preserve"> ADDIN ZOTERO_ITEM CSL_CITATION {"citationID":"v9L87Uwp","properties":{"formattedCitation":"(Vellend, 2010)","plainCitation":"(Vellend, 2010)","noteIndex":0},"citationItems":[{"id":2106,"uris":["http://zotero.org/users/3148698/items/T9WARC7R"],"uri":["http://zotero.org/users/3148698/items/T9WARC7R"],"itemData":{"id":2106,"type":"article-journal","title":"Conceptual Synthesis in Community Ecology","container-title":"The Quarterly Review of Biology","page":"183-206","volume":"85","issue":"2","source":"journals.uchicago.edu (Atypon)","abstract":"Community ecology is often perceived as a mess, given the seemingly vast number of processes that can underlie the many patterns of interest, and the apparent uniqueness of each study system. However, at the most general level, patterns in the composition and diversity of speciesthe subject matter of community ecologyare influenced by only four classes of process: selection, drift, speciation, and dispersal. Selection represents deterministic fitness differences among species, drift represents stochastic changes in species abundance, speciation creates new species, and dispersal is the movement of organisms across space. All theoretical and conceptual models in community ecology can be understood with respect to their emphasis on these four processes. Empirical evidence exists for all of these processes and many of their interactions, with a predominance of studies on selection. Organizing the material of community ecology according to this framework can clarify the essential similarities and differences among the many conceptual and theoretical approaches to the discipline, and it can also allow for the articulation of a very general theory of community dynamics: species are added to communities via speciation and dispersal, and the relative abundances of these species are then shaped by drift and selection, as well as ongoing dispersal, to drive community dynamics.","DOI":"10.1086/652373","ISSN":"0033-5770","journalAbbreviation":"The Quarterly Review of Biology","author":[{"family":"Vellend","given":"Mark"}],"issued":{"date-parts":[["2010"]],"season":"juin"}}}],"schema":"https://github.com/citation-style-language/schema/raw/master/csl-citation.json"} </w:instrText>
      </w:r>
      <w:r w:rsidR="00693909">
        <w:fldChar w:fldCharType="separate"/>
      </w:r>
      <w:r w:rsidR="00693909" w:rsidRPr="00693909">
        <w:rPr>
          <w:rFonts w:ascii="Calibri" w:hAnsi="Calibri" w:cs="Calibri"/>
        </w:rPr>
        <w:t>(Vellend, 2010)</w:t>
      </w:r>
      <w:r w:rsidR="00693909">
        <w:fldChar w:fldCharType="end"/>
      </w:r>
      <w:r w:rsidR="00603F32">
        <w:t xml:space="preserve">. The focus on the effects of biodiversity on ecosystem functioning </w:t>
      </w:r>
      <w:r w:rsidR="00537F14">
        <w:t>resulted in</w:t>
      </w:r>
      <w:r w:rsidR="009C1CAB">
        <w:t xml:space="preserve"> a</w:t>
      </w:r>
      <w:r w:rsidR="00603F32">
        <w:t xml:space="preserve"> shift of perspective, because it </w:t>
      </w:r>
      <w:r w:rsidR="007767D7">
        <w:t>considered</w:t>
      </w:r>
      <w:r w:rsidR="00603F32">
        <w:t xml:space="preserve"> biodiversity as a cause as much as a cons</w:t>
      </w:r>
      <w:r w:rsidR="00F02E82">
        <w:t>equence</w:t>
      </w:r>
      <w:r w:rsidR="00603F32">
        <w:t xml:space="preserve"> </w:t>
      </w:r>
      <w:r w:rsidR="00603F32">
        <w:fldChar w:fldCharType="begin"/>
      </w:r>
      <w:r w:rsidR="00603F32">
        <w:instrText xml:space="preserve"> ADDIN ZOTERO_ITEM CSL_CITATION {"citationID":"Y66glxm9","properties":{"formattedCitation":"(Loreau, 2010)","plainCitation":"(Loreau, 2010)","noteIndex":0},"citationItems":[{"id":3509,"uris":["http://zotero.org/users/3148698/items/4LSRREYU"],"uri":["http://zotero.org/users/3148698/items/4LSRREYU"],"itemData":{"id":3509,"type":"article-journal","title":"Linking biodiversity and ecosystems: towards a unifying ecological theory","container-title":"Philosophical Transactions of the Royal Society B: Biological Sciences","page":"49-60","volume":"365","issue":"1537","source":"royalsocietypublishing.org (Atypon)","abstract":"Community ecology and ecosystem ecology provide two perspectives on complex ecological systems that have largely complementary strengths and weaknesses. Merging the two perspectives is necessary both to ensure continued scientific progress and to provide society with the scientific means to face growing environmental challenges. Recent research on biodiversity and ecosystem functioning has contributed to this goal in several ways. By addressing a new question of high relevance for both science and society, by challenging existing paradigms, by tightly linking theory and experiments, by building scientific consensus beyond differences in opinion, by integrating fragmented disciplines and research fields, by connecting itself to other disciplines and management issues, it has helped transform ecology not only in content, but also in form. Creating a genuine evolutionary ecosystem ecology that links the evolution of species traits at the individual level, the dynamics of species interactions, and the overall functioning of ecosystems would give new impetus to this much-needed process of unification across ecological disciplines. Recent community evolution models are a promising step in that direction.","DOI":"10.1098/rstb.2009.0155","title-short":"Linking biodiversity and ecosystems","journalAbbreviation":"Philosophical Transactions of the Royal Society B: Biological Sciences","author":[{"family":"Loreau","given":"Michel"}],"issued":{"date-parts":[["2010",1,12]]}}}],"schema":"https://github.com/citation-style-language/schema/raw/master/csl-citation.json"} </w:instrText>
      </w:r>
      <w:r w:rsidR="00603F32">
        <w:fldChar w:fldCharType="separate"/>
      </w:r>
      <w:r w:rsidR="00603F32" w:rsidRPr="00603F32">
        <w:rPr>
          <w:rFonts w:ascii="Calibri" w:hAnsi="Calibri" w:cs="Calibri"/>
        </w:rPr>
        <w:t>(Loreau, 2010)</w:t>
      </w:r>
      <w:r w:rsidR="00603F32">
        <w:fldChar w:fldCharType="end"/>
      </w:r>
      <w:r w:rsidR="00B22CAC">
        <w:t xml:space="preserve">. </w:t>
      </w:r>
      <w:r w:rsidR="00C32506">
        <w:t>The central que</w:t>
      </w:r>
      <w:r w:rsidR="00537F14">
        <w:t xml:space="preserve">stion of this research program </w:t>
      </w:r>
      <w:r w:rsidR="0074235F">
        <w:t xml:space="preserve">was: </w:t>
      </w:r>
      <w:r w:rsidR="0074235F" w:rsidRPr="005E06AB">
        <w:rPr>
          <w:i/>
        </w:rPr>
        <w:t>is biodiversity positively correlated to the functioning of ecosystems</w:t>
      </w:r>
      <w:r w:rsidR="0074235F">
        <w:t>?</w:t>
      </w:r>
      <w:r w:rsidR="00F02E82">
        <w:t xml:space="preserve"> A lot of experimental studies were performed, </w:t>
      </w:r>
      <w:r w:rsidR="00885E03">
        <w:t xml:space="preserve">mostly </w:t>
      </w:r>
      <w:r w:rsidR="00F02E82">
        <w:t xml:space="preserve">manipulating species richness at a local scale, and several synthesis papers, either qualitative </w:t>
      </w:r>
      <w:r w:rsidR="00F02E82">
        <w:fldChar w:fldCharType="begin"/>
      </w:r>
      <w:r w:rsidR="00F02E82">
        <w:instrText xml:space="preserve"> ADDIN ZOTERO_ITEM CSL_CITATION {"citationID":"HAWgGiSC","properties":{"formattedCitation":"(Hooper et al., 2005)","plainCitation":"(Hooper et al., 2005)","noteIndex":0},"citationItems":[{"id":1972,"uris":["http://zotero.org/users/3148698/items/RH26Z5UG"],"uri":["http://zotero.org/users/3148698/items/RH26Z5UG"],"itemData":{"id":1972,"type":"article-journal","title":"Effects of Biodiversity on Ecosystem Functioning: A Consensus of Current Knowledge","container-title":"Ecological Monographs","page":"3-35","volume":"75","issue":"1","source":"Wiley Online Library","abstract":"Humans are altering the composition of biological communities through a variety of activities that increase rates of species invasions and species extinctions, at all scales, from local to global. These changes in components of the Earth's biodiversity cause concern for ethical and aesthetic reasons, but they also have a strong potential to alter ecosystem properties and the goods and services they provide to humanity. Ecological experiments, observations, and theoretical developments show that ecosystem properties depend greatly on biodiversity in terms of the functional characteristics of organisms present in the ecosystem and the distribution and abundance of those organisms over space and time. Species effects act in concert with the effects of climate, resource availability, and disturbance regimes in influencing ecosystem properties. Human activities can modify all of the above factors; here we focus on modification of these biotic controls. The scientific community has come to a broad consensus on many aspects of the relationship between biodiversity and ecosystem functioning, including many points relevant to management of ecosystems. Further progress will require integration of knowledge about biotic and abiotic controls on ecosystem properties, how ecological communities are structured, and the forces driving species extinctions and invasions. To strengthen links to policy and management, we also need to integrate our ecological knowledge with understanding of the social and economic constraints of potential management practices. Understanding this complexity, while taking strong steps to minimize current losses of species, is necessary for responsible management of Earth's ecosystems and the diverse biota they contain. Based on our review of the scientific literature, we are certain of the following conclusions: 1) Species' functional characteristics strongly influence ecosystem properties. Functional characteristics operate in a variety of contexts, including effects of dominant species, keystone species, ecological engineers, and interactions among species (e.g., competition, facilitation, mutualism, disease, and predation). Relative abundance alone is not always a good predictor of the ecosystem-level importance of a species, as even relatively rare species (e.g., a keystone predator) can strongly influence pathways of energy and material flows. 2) Alteration of biota in ecosystems via species invasions and extinctions caused by human activities has altered ecosystem goods and services in many well-documented cases. Many of these changes are difficult, expensive, or impossible to reverse or fix with technological solutions. 3) The effects of species loss or changes in composition, and the mechanisms by which the effects manifest themselves, can differ among ecosystem properties, ecosystem types, and pathways of potential community change. 4) Some ecosystem properties are initially insensitive to species loss because (a) ecosystems may have multiple species that carry out similar functional roles, (b) some species may contribute relatively little to ecosystem properties, or (c) properties may be primarily controlled by abiotic environmental conditions. 5) More species are needed to insure a stable supply of ecosystem goods and services as spatial and temporal variability increases, which typically occurs as longer time periods and larger areas are considered. We have high confidence in the following conclusions: 1) Certain combinations of species are complementary in their patterns of resource use and can increase average rates of productivity and nutrient retention. At the same time, environmental conditions can influence the importance of complementarity in structuring communities. Identification of which and how many species act in a complementary way in complex communities is just beginning. 2) Susceptibility to invasion by exotic species is strongly influenced by species composition and, under similar environmental conditions, generally decreases with increasing species richness. However, several other factors, such as propagule pressure, disturbance regime, and resource availability also strongly influence invasion success and often override effects of species richness in comparisons across different sites or ecosystems. 3) Having a range of species that respond differently to different environmental perturbations can stabilize ecosystem process rates in response to disturbances and variation in abiotic conditions. Using practices that maintain a diversity of organisms of different functional effect and functional response types will help preserve a range of management options. Uncertainties remain and further research is necessary in the following areas: 1) Further resolution of the relationships among taxonomic diversity, functional diversity, and community structure is important for identifying mechanisms of biodiversity effects. 2) Multiple trophic levels are common to ecosystems but have been understudied in biodiversity/ecosystem functioning research. The response of ecosystem properties to varying composition and diversity of consumer organisms is much more complex than responses seen in experiments that vary only the diversity of primary producers. 3) Theoretical work on stability has outpaced experimental work, especially field research. We need long-term experiments to be able to assess temporal stability, as well as experimental perturbations to assess response to and recovery from a variety of disturbances. Design and analysis of such experiments must account for several factors that covary with species diversity. 4) Because biodiversity both responds to and influences ecosystem properties, understanding the feedbacks involved is necessary to integrate results from experimental communities with patterns seen at broader scales. Likely patterns of extinction and invasion need to be linked to different drivers of global change, the forces that structure communities, and controls on ecosystem properties for the development of effective management and conservation strategies. 5) This paper focuses primarily on terrestrial systems, with some coverage of freshwater systems, because that is where most empirical and theoretical study has focused. While the fundamental principles described here should apply to marine systems, further study of that realm is necessary. Despite some uncertainti</w:instrText>
      </w:r>
      <w:r w:rsidR="00F02E82" w:rsidRPr="00885E03">
        <w:rPr>
          <w:lang w:val="fr-FR"/>
        </w:rPr>
        <w:instrText>es about the m</w:instrText>
      </w:r>
      <w:r w:rsidR="00F02E82" w:rsidRPr="00F02E82">
        <w:rPr>
          <w:lang w:val="fr-FR"/>
        </w:rPr>
        <w:instrText xml:space="preserve">echanisms and circumstances under which diversity influences ecosystem properties, incorporating diversity effects into policy and management is essential, especially in making decisions involving large temporal and spatial scales. Sacrificing those aspects of ecosystems that are difficult or impossible to reconstruct, such as diversity, simply because we are not yet certain about the extent and mechanisms by which they affect ecosystem properties, will restrict future management options even further. It is incumbent upon ecologists to communicate this need, and the values that can derive from such a perspective, to those charged with economic and policy decision-making.","DOI":"10.1890/04-0922","ISSN":"1557-7015","title-short":"Effects of Biodiversity on Ecosystem Functioning","language":"en","author":[{"family":"Hooper","given":"D. U."},{"family":"Chapin","given":"F. S."},{"family":"Ewel","given":"J. J."},{"family":"Hector","given":"A."},{"family":"Inchausti","given":"P."},{"family":"Lavorel","given":"S."},{"family":"Lawton","given":"J. H."},{"family":"Lodge","given":"D. M."},{"family":"Loreau","given":"M."},{"family":"Naeem","given":"S."},{"family":"Schmid","given":"B."},{"family":"Setälä","given":"H."},{"family":"Symstad","given":"A. J."},{"family":"Vandermeer","given":"J."},{"family":"Wardle","given":"D. A."}],"issued":{"date-parts":[["2005"]],"season":"février"}}}],"schema":"https://github.com/citation-style-language/schema/raw/master/csl-citation.json"} </w:instrText>
      </w:r>
      <w:r w:rsidR="00F02E82">
        <w:fldChar w:fldCharType="separate"/>
      </w:r>
      <w:r w:rsidR="00F02E82" w:rsidRPr="00F02E82">
        <w:rPr>
          <w:rFonts w:ascii="Calibri" w:hAnsi="Calibri" w:cs="Calibri"/>
          <w:lang w:val="fr-FR"/>
        </w:rPr>
        <w:t>(Hooper et al., 2005)</w:t>
      </w:r>
      <w:r w:rsidR="00F02E82">
        <w:fldChar w:fldCharType="end"/>
      </w:r>
      <w:r w:rsidR="00F02E82" w:rsidRPr="00F02E82">
        <w:rPr>
          <w:lang w:val="fr-FR"/>
        </w:rPr>
        <w:t xml:space="preserve"> or quantitative </w:t>
      </w:r>
      <w:r w:rsidR="00F02E82">
        <w:fldChar w:fldCharType="begin"/>
      </w:r>
      <w:r w:rsidR="00F02E82" w:rsidRPr="00F02E82">
        <w:rPr>
          <w:lang w:val="fr-FR"/>
        </w:rPr>
        <w:instrText xml:space="preserve"> ADDIN ZOTERO_ITEM CSL_CITATION {"citationID":"1fxnMdmd","properties":{"formattedCitation":"(Balvanera et al., 2006)","plainCitation":"(Balvanera et al., 2006)","noteIndex":0},"citationItems":[{"id":3374,"uris":["http://zotero.org/users/3148698/items/ELEVV2WT"],"uri":["http://zotero.org/users/3148698/items/ELEVV2WT"],"itemData":{"id":3374,"type":"article-journal","title":"Quantifying the evidence for biodiversity effects on ecosystem functioning and services","container-title":"Ecology Letters","page":"1146-1156","volume":"9","issue":"10","source":"Wiley Online Library","abstract":"Concern is growing about the consequences of biodiversity loss for ecosystem functioning, for the provision of ecosystem services, and for human well being. Experimental evidence for a relationship between biodiversity and ecosystem process rates is compelling, but the issue remains contentious. Here, we present the first rigorous quantitative assessment of this relationship through meta-analysis</w:instrText>
      </w:r>
      <w:r w:rsidR="00F02E82" w:rsidRPr="00AA0134">
        <w:rPr>
          <w:lang w:val="fr-FR"/>
        </w:rPr>
        <w:instrText xml:space="preserve"> of experimental work spanning 50 years to June 2004. We analysed 446 measures of biodiversity effects (252 in grasslands), 319 of which involved primary producer manipulations or measurements. Our analyses show that: biodiversity effects are weaker if biodiversity manipulations are less well controlled; effects of biodiversity change on processes are weaker at the ecosystem compared with the community level and are negative at the population level; productivity-related effects decline with increasing number of trophic links between those elements manipulated and those measured; biodiversity effects on stability measures (‘insurance’ effects) are not stronger than biodiversity effects on performance measures. For those ecosystem services which could be assessed here, there is clear evidence that biodiversity has positive effects on most. Whilst such patterns should be further confirmed, a precautionary approach to biodiversity management would seem prudent in the meantime.","DOI":"10.1111/j.1461-0248.2006.00963.x","ISSN":"1461-0248","language":"en","author":[{"family":"Balvanera","given":"Patricia"},{"family":"Pfisterer","given":"Andrea B."},{"family":"Buchmann","given":"Nina"},{"family":"He","given":"Jing-Shen"},{"family":"Nakashizuka","given":"Tohru"},{"family":"Raffaelli","given":"David"},{"family":"Schmid","given":"Bernhard"}],"issued":{"date-parts":[["2006"]]}}}],"schema":"https://github.com/citation-style-language/schema/raw/master/csl-citation.json"} </w:instrText>
      </w:r>
      <w:r w:rsidR="00F02E82">
        <w:fldChar w:fldCharType="separate"/>
      </w:r>
      <w:r w:rsidR="00F02E82" w:rsidRPr="00AA0134">
        <w:rPr>
          <w:rFonts w:ascii="Calibri" w:hAnsi="Calibri" w:cs="Calibri"/>
          <w:lang w:val="fr-FR"/>
        </w:rPr>
        <w:t>(</w:t>
      </w:r>
      <w:proofErr w:type="spellStart"/>
      <w:r w:rsidR="00F02E82" w:rsidRPr="00AA0134">
        <w:rPr>
          <w:rFonts w:ascii="Calibri" w:hAnsi="Calibri" w:cs="Calibri"/>
          <w:lang w:val="fr-FR"/>
        </w:rPr>
        <w:t>Balvanera</w:t>
      </w:r>
      <w:proofErr w:type="spellEnd"/>
      <w:r w:rsidR="00F02E82" w:rsidRPr="00AA0134">
        <w:rPr>
          <w:rFonts w:ascii="Calibri" w:hAnsi="Calibri" w:cs="Calibri"/>
          <w:lang w:val="fr-FR"/>
        </w:rPr>
        <w:t xml:space="preserve"> et al., 2006)</w:t>
      </w:r>
      <w:r w:rsidR="00F02E82">
        <w:fldChar w:fldCharType="end"/>
      </w:r>
      <w:r w:rsidR="0047234F" w:rsidRPr="00AA0134">
        <w:rPr>
          <w:lang w:val="fr-FR"/>
        </w:rPr>
        <w:t xml:space="preserve">, </w:t>
      </w:r>
      <w:proofErr w:type="spellStart"/>
      <w:r w:rsidR="000C0ACC" w:rsidRPr="00AA0134">
        <w:rPr>
          <w:lang w:val="fr-FR"/>
        </w:rPr>
        <w:t>ranging</w:t>
      </w:r>
      <w:proofErr w:type="spellEnd"/>
      <w:r w:rsidR="000C0ACC" w:rsidRPr="00AA0134">
        <w:rPr>
          <w:lang w:val="fr-FR"/>
        </w:rPr>
        <w:t xml:space="preserve"> </w:t>
      </w:r>
      <w:proofErr w:type="spellStart"/>
      <w:r w:rsidR="000C0ACC" w:rsidRPr="00AA0134">
        <w:rPr>
          <w:lang w:val="fr-FR"/>
        </w:rPr>
        <w:t>from</w:t>
      </w:r>
      <w:proofErr w:type="spellEnd"/>
      <w:r w:rsidR="000C0ACC" w:rsidRPr="00AA0134">
        <w:rPr>
          <w:lang w:val="fr-FR"/>
        </w:rPr>
        <w:t xml:space="preserve"> </w:t>
      </w:r>
      <w:proofErr w:type="spellStart"/>
      <w:r w:rsidR="00902A05">
        <w:rPr>
          <w:lang w:val="fr-FR"/>
        </w:rPr>
        <w:t>terrestrial</w:t>
      </w:r>
      <w:proofErr w:type="spellEnd"/>
      <w:r w:rsidR="000C0ACC" w:rsidRPr="00AA0134">
        <w:rPr>
          <w:lang w:val="fr-FR"/>
        </w:rPr>
        <w:t xml:space="preserve"> to</w:t>
      </w:r>
      <w:r w:rsidR="0047234F" w:rsidRPr="00AA0134">
        <w:rPr>
          <w:lang w:val="fr-FR"/>
        </w:rPr>
        <w:t xml:space="preserve"> marine </w:t>
      </w:r>
      <w:proofErr w:type="spellStart"/>
      <w:r w:rsidR="0047234F" w:rsidRPr="00AA0134">
        <w:rPr>
          <w:lang w:val="fr-FR"/>
        </w:rPr>
        <w:t>ecology</w:t>
      </w:r>
      <w:proofErr w:type="spellEnd"/>
      <w:r w:rsidR="0047234F" w:rsidRPr="00AA0134">
        <w:rPr>
          <w:lang w:val="fr-FR"/>
        </w:rPr>
        <w:t xml:space="preserve"> </w:t>
      </w:r>
      <w:r w:rsidR="0047234F">
        <w:fldChar w:fldCharType="begin"/>
      </w:r>
      <w:r w:rsidR="00C80208">
        <w:rPr>
          <w:lang w:val="fr-FR"/>
        </w:rPr>
        <w:instrText xml:space="preserve"> ADDIN ZOTERO_ITEM CSL_CITATION {"citationID":"fg9vcS26","properties":{"formattedCitation":"(Bradley J. Cardinale et al., 2011; Stachowicz, Bruno, &amp; Duffy, 2007; Worm et al., 2006)","plainCitation":"(Bradley J. Cardinale et al., 2011; Stachowicz, Bruno, &amp; Duffy, 2007; Worm et al., 2006)","noteIndex":0},"citationItems":[{"id":3371,"uris":["http://zotero.org/users/3148698/items/PSX8FESZ"],"uri":["http://zotero.org/users/3148698/items/PSX8FESZ"],"itemData":{"id":3371,"type":"article-journal","title":"The functional role of producer diversity in ecosystems","container-title":"American Journal of Botany","page":"572-592","volume":"98","issue":"3","source":"Wiley Online Library","abstract":"Over the past several decades, a rapidly expanding field of research known as biodiversity and ecosystem functioning has begun to quantify how the world's biological diversity can, as an independent variable, control ecological processes that are both essential for, and fundamental to, the functioning of ecosystems. Research in this area has often been justified on grounds that (1) loss of biological diversity ranks among the most pronounced changes to the global environment and that (2) reductions in diversity, and corresponding changes in species composition, could alter important services that ecosystems provide to humanity (e.g., food production, pest/disease control, water purification). Here we review over two decades of experiments that have examined how species richness of primary producers influences the suite of ecological processes that are controlled by plants and algae in terrestrial, marine, and freshwater ecosystems. Using formal meta-analyses, we assess the balance of evidence for eight fundamental questions and corresponding hypotheses about the functional role of producer diversity in ecosystems. These include questions about how primary producer diversity influences the efficiency of resource use and biomass production in ecosystems, how primary producer diversity influences the transfer and recycling of biomass to other trophic groups in a food web, and the number of species and spatial /temporal scales at which diversity effects are most apparent. After summarizing the balance of evidence and stating our own confidence in the conclusions, we outline several new questions that must now be addressed if this field is going to evolve into a predictive science that can help conserve and manage ecological processes in ecosystems.","DOI":"10.3732/ajb.1000364","ISSN":"1537-2197","language":"en","author":[{"family":"Cardinale","given":"Bradley J."},{"family":"Matulich","given":"Kristin L."},{"family":"Hooper","given":"David U."},{"family":"Byrnes","given":"Jarrett E."},{"family":"Duffy","given":"Emmett"},{"family":"Gamfeldt","given":"Lars"},{"family":"Balvanera","given":"Patricia"},{"family":"O'Connor","given":"Mary I."},{"family":"Gonzalez","given":"Andrew"}],"issued":{"date-parts":[["2011"]]}}},{"id":3580,"uris":["http://zotero.org/users/3148698/items/P9DNVBFY"],"uri":["http://zotero.org/users/3148698/items/P9DNVBFY"],"itemData":{"id":3580,"type":"article-journal","title":"Understanding the Effects of Marine Biodiversity on Communities and Ecosystems","container-title":"Annual Review of Ecology, Evolution, and Systematics","page":"739-766","volume":"38","issue":"1","source":"Annual Reviews","abstract":"There is growing interest in the effects of changing marine biodiversity on a variety of community properties and ecosystem processes such as nutrient use and cycling, productivity, stability, and trophic transfer. We review published marine experiments that manipulated the number of species, genotypes, or functional groups. This research reveals several emerging generalities. In studies of primary producers and sessile animals, diversity often has a weak effect on production or biomass, especially relative to the strong effect exerted by individual species. However, sessile taxon richness did consistently decrease variability in community properties, and increased resistance to, or recovery from disturbance or invasion. Multitrophic-level studies indicate that, relative to depauperate assemblages of prey species, diverse ones (a) are more resistant to top-down control, (b) use their own resources more completely, and (c) increase consumer fitness. In contrast, predator diversity can either increase or decrease the strength of top-down control because of omnivory and because interactions among predators can have positive and negative effects on herbivores. Recognizing that marine and terrestrial approaches to understanding diversity-function relationships are converging, we close with suggestions for future research that apply across habitats.","DOI":"10.1146/annurev.ecolsys.38.091206.095659","author":[{"family":"Stachowicz","given":"John J."},{"family":"Bruno","given":"John F."},{"family":"Duffy","given":"J. Emmett"}],"issued":{"date-parts":[["2007"]]}}},{"id":3582,"uris":["http://zotero.org/users/3148698/items/N3PMRX4D"],"uri":["http://zotero.org/users/3148698/items/N3PMRX4D"],"itemData":{"id":3582,"type":"article-journal","title":"Impacts of Biodiversity Loss on Ocean Ecosystem Services","container-title":"Science","page":"787-790","volume":"314","issue":"5800","source":"science-sciencemag-org.inee.bib.cnrs.fr","abstract":"Human-dominated marine ecosystems are experiencing accelerating loss of populations and species, with largely unknown consequences. We analyzed local experiments, long-term regional time series, and global fisheries data to test how biodiversity loss affects marine ecosystem services across temporal and spatial scales. Overall, rates of resource collapse increased and recovery potential, stability, and water quality decreased exponentially with declining diversity. Restoration of biodiversity, i</w:instrText>
      </w:r>
      <w:r w:rsidR="00C80208" w:rsidRPr="00C80208">
        <w:instrText xml:space="preserve">n contrast, increased productivity fourfold and decreased variability by 21%, on average. We conclude that marine biodiversity loss is increasingly impairing the ocean's capacity to provide food, maintain water quality, and recover from perturbations. Yet available data suggest that at this point, these trends are still reversible.\nAn extensive meta-analysis of data from 32 studies shows that loss of marine biodiversity is increasingly impairing the health of the oceans, yet these trends may still be reversible.\nAn extensive meta-analysis of data from 32 studies shows that loss of marine biodiversity is increasingly impairing the health of the oceans, yet these trends may still be reversible.","DOI":"10.1126/science.1132294","ISSN":"0036-8075, 1095-9203","note":"PMID: 17082450","language":"en","author":[{"family":"Worm","given":"Boris"},{"family":"Barbier","given":"Edward B."},{"family":"Beaumont","given":"Nicola"},{"family":"Duffy","given":"J. Emmett"},{"family":"Folke","given":"Carl"},{"family":"Halpern","given":"Benjamin S."},{"family":"Jackson","given":"Jeremy B. C."},{"family":"Lotze","given":"Heike K."},{"family":"Micheli","given":"Fiorenza"},{"family":"Palumbi","given":"Stephen R."},{"family":"Sala","given":"Enric"},{"family":"Selkoe","given":"Kimberley A."},{"family":"Stachowicz","given":"John J."},{"family":"Watson","given":"Reg"}],"issued":{"date-parts":[["2006",11,3]]}}}],"schema":"https://github.com/citation-style-language/schema/raw/master/csl-citation.json"} </w:instrText>
      </w:r>
      <w:r w:rsidR="0047234F">
        <w:fldChar w:fldCharType="separate"/>
      </w:r>
      <w:r w:rsidR="00C80208" w:rsidRPr="00C80208">
        <w:rPr>
          <w:rFonts w:ascii="Calibri" w:hAnsi="Calibri" w:cs="Calibri"/>
        </w:rPr>
        <w:t xml:space="preserve">(Bradley J. </w:t>
      </w:r>
      <w:proofErr w:type="spellStart"/>
      <w:r w:rsidR="00C80208" w:rsidRPr="00C80208">
        <w:rPr>
          <w:rFonts w:ascii="Calibri" w:hAnsi="Calibri" w:cs="Calibri"/>
        </w:rPr>
        <w:t>Cardinale</w:t>
      </w:r>
      <w:proofErr w:type="spellEnd"/>
      <w:r w:rsidR="00C80208" w:rsidRPr="00C80208">
        <w:rPr>
          <w:rFonts w:ascii="Calibri" w:hAnsi="Calibri" w:cs="Calibri"/>
        </w:rPr>
        <w:t xml:space="preserve"> et al., 2011; </w:t>
      </w:r>
      <w:proofErr w:type="spellStart"/>
      <w:r w:rsidR="00C80208" w:rsidRPr="00C80208">
        <w:rPr>
          <w:rFonts w:ascii="Calibri" w:hAnsi="Calibri" w:cs="Calibri"/>
        </w:rPr>
        <w:t>Stachowicz</w:t>
      </w:r>
      <w:proofErr w:type="spellEnd"/>
      <w:r w:rsidR="00C80208" w:rsidRPr="00C80208">
        <w:rPr>
          <w:rFonts w:ascii="Calibri" w:hAnsi="Calibri" w:cs="Calibri"/>
        </w:rPr>
        <w:t>, Bruno, &amp; Duffy, 2007; Worm et al., 2006)</w:t>
      </w:r>
      <w:r w:rsidR="0047234F">
        <w:fldChar w:fldCharType="end"/>
      </w:r>
      <w:r w:rsidR="0047234F">
        <w:t>,</w:t>
      </w:r>
      <w:r w:rsidR="00F02E82" w:rsidRPr="0047234F">
        <w:t xml:space="preserve"> reported their</w:t>
      </w:r>
      <w:r w:rsidR="002C59EC" w:rsidRPr="0047234F">
        <w:t xml:space="preserve"> overall results. </w:t>
      </w:r>
      <w:r w:rsidR="00DF29F1" w:rsidRPr="00DF29F1">
        <w:t>I</w:t>
      </w:r>
      <w:r w:rsidR="00DF29F1">
        <w:t>n these experiments, b</w:t>
      </w:r>
      <w:r w:rsidR="00FD0B91">
        <w:t xml:space="preserve">iodiversity, measured as species richness, evenness, or the number of functional groups, </w:t>
      </w:r>
      <w:r w:rsidR="00DF29F1">
        <w:t>appeared</w:t>
      </w:r>
      <w:r w:rsidR="002C59EC">
        <w:t xml:space="preserve"> </w:t>
      </w:r>
      <w:r w:rsidR="00BF1710">
        <w:t xml:space="preserve">to </w:t>
      </w:r>
      <w:r w:rsidR="002C59EC">
        <w:t xml:space="preserve">positively </w:t>
      </w:r>
      <w:r w:rsidR="00BF1710">
        <w:t>impact</w:t>
      </w:r>
      <w:r w:rsidR="002C59EC">
        <w:t xml:space="preserve"> </w:t>
      </w:r>
      <w:r w:rsidR="00FD0B91">
        <w:t>measures of ecosystem performance (e.g. biomass production) and stability</w:t>
      </w:r>
      <w:r w:rsidR="00A865BC">
        <w:t xml:space="preserve"> </w:t>
      </w:r>
      <w:r w:rsidR="00A865BC">
        <w:fldChar w:fldCharType="begin"/>
      </w:r>
      <w:r w:rsidR="00C80208">
        <w:instrText xml:space="preserve"> ADDIN ZOTERO_ITEM CSL_CITATION {"citationID":"JfjUHBSD","properties":{"formattedCitation":"(Bradley J. Cardinale et al., 2006; Tilman et al., 2014)","plainCitation":"(Bradley J. Cardinale et al., 2006; Tilman et al., 2014)","noteIndex":0},"citationItems":[{"id":2154,"uris":["http://zotero.org/users/3148698/items/BTTKVUFP"],"uri":["http://zotero.org/users/3148698/items/BTTKVUFP"],"itemData":{"id":2154,"type":"article-journal","title":"Effects of biodiversity on the functioning of trophic groups and ecosystems","container-title":"Nature","page":"989-992","volume":"443","issue":"7114","source":"CrossRef","DOI":"10.1038/nature05202","ISSN":"0028-0836, 1476-4687","author":[{"family":"Cardinale","given":"Bradley J."},{"family":"Srivastava","given":"Diane S."},{"family":"Emmett Duffy","given":"J."},{"family":"Wright","given":"Justin P."},{"family":"Downing","given":"Amy L."},{"family":"Sankaran","given":"Mahesh"},{"family":"Jouseau","given":"Claire"}],"issued":{"date-parts":[["2006",10,26]]}}},{"id":2277,"uris":["http://zotero.org/users/3148698/items/UNQTRPVQ"],"uri":["http://zotero.org/users/3148698/items/UNQTRPVQ"],"itemData":{"id":2277,"type":"article-journal","title":"Biodiversity and Ecosystem Functioning","container-title":"Annual Review of Ecology, Evolution, and Systematics","page":"471-493","volume":"45","issue":"1","source":"Crossref","abstract":"Species diversity is a major determinant of ecosystem productivity, stability, invasibility, and nutrient dynamics. Hundreds of studies spanning terrestrial, aquatic, and marine ecosystems show that high-diversity mixtures are approximately twice as productive as monocultures of the same species and that this difference increases through time. These impacts of higher diversity have multiple causes, including interspeciﬁc complementarity, greater use of limiting resources, decreased herbivory and disease, and nutrient-cycling feedbacks that increase nutrient stores and supply rates over the long term. These experimentally observed effects of diversity are consistent with predictions based on a variety of theories that share a common feature: All have trade-off-based mechanisms that allow long-term coexistence of many different competing species. Diversity loss has an effect as great as, or greater than, the effects of herbivory, ﬁre, drought, nitrogen addition, elevated CO2, and other drivers of environmental change. The preservation, conservation, and restoration of biodiversity should be a high global priority.","DOI":"10.1146/annurev-ecolsys-120213-091917","ISSN":"1543-592X, 1545-2069","language":"en","author":[{"family":"Tilman","given":"David"},{"family":"Isbell","given":"Forest"},{"family":"Cowles","given":"Jane M."}],"issued":{"date-parts":[["2014",11,23]]}}}],"schema":"https://github.com/citation-style-language/schema/raw/master/csl-citation.json"} </w:instrText>
      </w:r>
      <w:r w:rsidR="00A865BC">
        <w:fldChar w:fldCharType="separate"/>
      </w:r>
      <w:r w:rsidR="00C80208" w:rsidRPr="00C80208">
        <w:rPr>
          <w:rFonts w:ascii="Calibri" w:hAnsi="Calibri" w:cs="Calibri"/>
        </w:rPr>
        <w:t xml:space="preserve">(Bradley J. </w:t>
      </w:r>
      <w:proofErr w:type="spellStart"/>
      <w:r w:rsidR="00C80208" w:rsidRPr="00C80208">
        <w:rPr>
          <w:rFonts w:ascii="Calibri" w:hAnsi="Calibri" w:cs="Calibri"/>
        </w:rPr>
        <w:t>Cardinale</w:t>
      </w:r>
      <w:proofErr w:type="spellEnd"/>
      <w:r w:rsidR="00C80208" w:rsidRPr="00C80208">
        <w:rPr>
          <w:rFonts w:ascii="Calibri" w:hAnsi="Calibri" w:cs="Calibri"/>
        </w:rPr>
        <w:t xml:space="preserve"> et al., 2006; </w:t>
      </w:r>
      <w:proofErr w:type="spellStart"/>
      <w:r w:rsidR="00C80208" w:rsidRPr="00C80208">
        <w:rPr>
          <w:rFonts w:ascii="Calibri" w:hAnsi="Calibri" w:cs="Calibri"/>
        </w:rPr>
        <w:t>Tilman</w:t>
      </w:r>
      <w:proofErr w:type="spellEnd"/>
      <w:r w:rsidR="00C80208" w:rsidRPr="00C80208">
        <w:rPr>
          <w:rFonts w:ascii="Calibri" w:hAnsi="Calibri" w:cs="Calibri"/>
        </w:rPr>
        <w:t xml:space="preserve"> et al., 2014)</w:t>
      </w:r>
      <w:r w:rsidR="00A865BC">
        <w:fldChar w:fldCharType="end"/>
      </w:r>
      <w:r w:rsidR="00FD0B91">
        <w:t>.</w:t>
      </w:r>
      <w:r w:rsidR="008015D5">
        <w:t xml:space="preserve"> </w:t>
      </w:r>
      <w:r w:rsidR="00874D7B">
        <w:t xml:space="preserve">These studies first raised concerns about their external validity, because they were performed in controlled, and thus extremely simplified, systems </w:t>
      </w:r>
      <w:r w:rsidR="00874D7B">
        <w:fldChar w:fldCharType="begin"/>
      </w:r>
      <w:r w:rsidR="00874D7B">
        <w:instrText xml:space="preserve"> ADDIN ZOTERO_ITEM CSL_CITATION {"citationID":"O8JrwdSN","properties":{"formattedCitation":"(Hillebrand &amp; Matthiessen, 2009; Naeem et al., 2012)","plainCitation":"(Hillebrand &amp; Matthiessen, 2009; Naeem et al., 2012)","noteIndex":0},"citationItems":[{"id":2276,"uris":["http://zotero.org/users/3148698/items/EI5GMAH6"],"uri":["http://zotero.org/users/3148698/items/EI5GMAH6"],"itemData":{"id":2276,"type":"article-journal","title":"Biodiversity in a complex world: consolidation and progress in functional biodiversity research","container-title":"Ecology Letters","page":"1405-1419","volume":"12","issue":"12","source":"Wiley Online Library","abstract":"Ecology Letters (2009) 12: 1405–1419 Abstract The global decline of biodiversity caused by human domination of ecosystems worldwide is supposed to alter important process rates and state variables in these ecosystems. However, there is considerable debate on the prevalence and importance of biodiversity effects on ecosystem function (BDEF). Here, we argue that much of the debate stems from two major shortcomings. First, most studies do not directly link the traits leading to increased or decreased function to the traits needed for species coexistence and dominance. We argue that implementing a trait-based approach and broadening the perception of diversity to include trait dissimilarity or trait divergence will result in more realistic predictions on the consequences of altered biodiversity. Second, the empirical and theoretical studies do not reflect the complexity of natural ecosystems, which makes it difficult to transfer the results to natural situations of species loss. We review how different aspects of complexity (trophic structure, multifunctionality, spatial or temporal heterogeneity, and spatial population dynamics) alter our perception of BDEF. We propose future research avenues concisely testing whether acknowledging this complexity will strengthen the observed biodiversity effects. Finally, we propose that a major future task is to disentangle biodiversity effects on ecosystem function from direct changes in function due to human alterations of abiotic constraints.","DOI":"10.1111/j.1461-0248.2009.01388.x","ISSN":"1461-0248","title-short":"Biodiversity in a complex world","language":"en","author":[{"family":"Hillebrand","given":"Helmut"},{"family":"Matthiessen","given":"Birte"}],"issued":{"date-parts":[["2009"]]}}},{"id":3362,"uris":["http://zotero.org/users/3148698/items/Q32XJPWC"],"uri":["http://zotero.org/users/3148698/items/Q32XJPWC"],"itemData":{"id":3362,"type":"article-journal","title":"The functions of biological diversity in an age of extinction","container-title":"science","page":"1401–1406","volume":"336","issue":"6087","source":"Google Scholar","author":[{"family":"Naeem","given":"Shahid"},{"family":"Duffy","given":"J. Emmett"},{"family":"Zavaleta","given":"Erika"}],"issued":{"date-parts":[["2012"]]}}}],"schema":"https://github.com/citation-style-language/schema/raw/master/csl-citation.json"} </w:instrText>
      </w:r>
      <w:r w:rsidR="00874D7B">
        <w:fldChar w:fldCharType="separate"/>
      </w:r>
      <w:r w:rsidR="00874D7B" w:rsidRPr="00874D7B">
        <w:rPr>
          <w:rFonts w:ascii="Calibri" w:hAnsi="Calibri" w:cs="Calibri"/>
        </w:rPr>
        <w:t>(Hillebrand &amp; Matthiessen, 2009; Naeem et al., 2012)</w:t>
      </w:r>
      <w:r w:rsidR="00874D7B">
        <w:fldChar w:fldCharType="end"/>
      </w:r>
      <w:r w:rsidR="00874D7B">
        <w:t xml:space="preserve">. </w:t>
      </w:r>
      <w:r w:rsidR="007D330D">
        <w:t>However, further</w:t>
      </w:r>
      <w:r w:rsidR="00827DEA">
        <w:t xml:space="preserve"> studies</w:t>
      </w:r>
      <w:r w:rsidR="00874D7B">
        <w:t xml:space="preserve"> incorporating complexity, for instance considering several ecosystem functions at a time (i.e. </w:t>
      </w:r>
      <w:proofErr w:type="spellStart"/>
      <w:r w:rsidR="00874D7B">
        <w:t>multifunctionnality</w:t>
      </w:r>
      <w:proofErr w:type="spellEnd"/>
      <w:r w:rsidR="00874D7B">
        <w:t xml:space="preserve">) tend to </w:t>
      </w:r>
      <w:r w:rsidR="008F2300">
        <w:t>reinforce</w:t>
      </w:r>
      <w:r w:rsidR="00874D7B">
        <w:t xml:space="preserve"> the</w:t>
      </w:r>
      <w:r w:rsidR="00DE4C2B">
        <w:t xml:space="preserve"> </w:t>
      </w:r>
      <w:r w:rsidR="00657FD2">
        <w:t xml:space="preserve">conclusions of these studies </w:t>
      </w:r>
      <w:r w:rsidR="00DE4C2B">
        <w:fldChar w:fldCharType="begin"/>
      </w:r>
      <w:r w:rsidR="00747E22">
        <w:instrText xml:space="preserve"> ADDIN ZOTERO_ITEM CSL_CITATION {"citationID":"JIflLe2b","properties":{"formattedCitation":"(Lefcheck et al., 2015; Naeem et al., 2012)","plainCitation":"(Lefcheck et al., 2015; Naeem et al., 2012)","noteIndex":0},"citationItems":[{"id":3530,"uris":["http://zotero.org/users/3148698/items/Q7UFTKTH"],"uri":["http://zotero.org/users/3148698/items/Q7UFTKTH"],"itemData":{"id":3530,"type":"article-journal","title":"Biodiversity enhances ecosystem multifunctionality across trophic levels and habitats","container-title":"Nature Communications","page":"1-7","volume":"6","issue":"1","source":"www-nature-com.inee.bib.cnrs.fr","abstract":"The influence of biodiversity on multiple ecosystem processes is not well understood. Analysing 94 biodiversity-ecosystem functioning experiments, Lefcheck et al. find that increased species richness maintains more ecological functions, across multiple taxa, trophic levels and habitats.","DOI":"10.1038/ncomms7936","ISSN":"2041-1723","journalAbbreviation":"Nat Commun","language":"en","author":[{"family":"Lefcheck","given":"Jonathan S."},{"family":"Byrnes","given":"Jarrett E. K."},{"family":"Isbell","given":"Forest"},{"family":"Gamfeldt","given":"Lars"},{"family":"Griffin","given":"John N."},{"family":"Eisenhauer","given":"Nico"},{"family":"Hensel","given":"Marc J. S."},{"family":"Hector","given":"Andy"},{"family":"Cardinale","given":"Bradley J."},{"family":"Duffy","given":"J. Emmett"}],"issued":{"date-parts":[["2015",4,24]]}}},{"id":3362,"uris":["http://zotero.org/users/3148698/items/Q32XJPWC"],"uri":["http://zotero.org/users/3148698/items/Q32XJPWC"],"itemData":{"id":3362,"type":"article-journal","title":"The functions of biological diversity in an age of extinction","container-title":"science","page":"1401–1406","volume":"336","issue":"6087","source":"Google Scholar","author":[{"family":"Naeem","given":"Shahid"},{"family":"Duffy","given":"J. Emmett"},{"family":"Zavaleta","given":"Erika"}],"issued":{"date-parts":[["2012"]]}}}],"schema":"https://github.com/citation-style-language/schema/raw/master/csl-citation.json"} </w:instrText>
      </w:r>
      <w:r w:rsidR="00DE4C2B">
        <w:fldChar w:fldCharType="separate"/>
      </w:r>
      <w:r w:rsidR="00747E22" w:rsidRPr="00747E22">
        <w:rPr>
          <w:rFonts w:ascii="Calibri" w:hAnsi="Calibri" w:cs="Calibri"/>
        </w:rPr>
        <w:t>(Lefcheck et al., 2015; Naeem et al., 2012)</w:t>
      </w:r>
      <w:r w:rsidR="00DE4C2B">
        <w:fldChar w:fldCharType="end"/>
      </w:r>
      <w:r w:rsidR="007D330D">
        <w:t>.</w:t>
      </w:r>
      <w:r w:rsidR="005522C1">
        <w:t xml:space="preserve"> </w:t>
      </w:r>
      <w:r w:rsidR="00EE311C">
        <w:t>In addition, niche theory predicts that more species are necessary to support ecosystem functioning when environmental heterogeneity</w:t>
      </w:r>
      <w:r w:rsidR="008F2300">
        <w:t xml:space="preserve"> (and thus complexity)</w:t>
      </w:r>
      <w:r w:rsidR="00EE311C">
        <w:t xml:space="preserve"> is high </w:t>
      </w:r>
      <w:r w:rsidR="00EE311C">
        <w:fldChar w:fldCharType="begin"/>
      </w:r>
      <w:r w:rsidR="00EE311C">
        <w:instrText xml:space="preserve"> ADDIN ZOTERO_ITEM CSL_CITATION {"citationID":"4YmVoTjk","properties":{"formattedCitation":"(Turnbull, Isbell, Purves, Loreau, &amp; Hector, 2016)","plainCitation":"(Turnbull, Isbell, Purves, Loreau, &amp; Hector, 2016)","noteIndex":0},"citationItems":[{"id":3359,"uris":["http://zotero.org/users/3148698/items/UXRPQAKN"],"uri":["http://zotero.org/users/3148698/items/UXRPQAKN"],"itemData":{"id":3359,"type":"article-journal","title":"Understanding the value of plant diversity for ecosystem functioning through niche theory","container-title":"Proceedings of the Royal Society B: Biological Sciences","page":"20160536","volume":"283","issue":"1844","source":"royalsocietypublishing.org (Atypon)","abstract":"Biodiversity experiments have generated robust empirical results supporting the hypothesis that ecosystems function better when they contain more species. Given that ecosystems provide services that are valued by humans, this inevitably suggests that the loss of species from natural ecosystems could diminish their value. This raises two important questions. First, will experimental results translate into the real world, where species are being lost at an alarming rate? And second, what are the benefits and pitfalls of such valuation exercises? We argue that the empirical results obtained in experiments are entirely consistent with well-established theories of species coexistence. We then examine the current body of work through the lens of niche theory and highlight where closer links with theory could open up opportunities for future research. We argue that niche theory predicts that diversity–functioning relationships are likely to be stronger (and require more species) in the field than in simplified experimental settings. However, we caution that while many of the biological processes that promote coexistence can also generate diversity–function relationships, there is no simple mapping between the two. This implies that valuation exercises need to proceed with care.","DOI":"10.1098/rspb.2016.0536","journalAbbreviation":"Proceedings of the Royal Society B: Biological Sciences","author":[{"family":"Turnbull","given":"Lindsay A."},{"family":"Isbell","given":"Forest"},{"family":"Purves","given":"Drew W."},{"family":"Loreau","given":"Michel"},{"family":"Hector","given":"Andy"}],"issued":{"date-parts":[["2016",12,14]]}}}],"schema":"https://github.com/citation-style-language/schema/raw/master/csl-citation.json"} </w:instrText>
      </w:r>
      <w:r w:rsidR="00EE311C">
        <w:fldChar w:fldCharType="separate"/>
      </w:r>
      <w:r w:rsidR="00EE311C" w:rsidRPr="00EE311C">
        <w:rPr>
          <w:rFonts w:ascii="Calibri" w:hAnsi="Calibri" w:cs="Calibri"/>
        </w:rPr>
        <w:t>(Turnbull, Isbell, Purves, Loreau, &amp; Hector, 2016)</w:t>
      </w:r>
      <w:r w:rsidR="00EE311C">
        <w:fldChar w:fldCharType="end"/>
      </w:r>
      <w:r w:rsidR="001A373A">
        <w:t xml:space="preserve">, which is empirically supported </w:t>
      </w:r>
      <w:r w:rsidR="001A373A">
        <w:fldChar w:fldCharType="begin"/>
      </w:r>
      <w:r w:rsidR="001A373A">
        <w:instrText xml:space="preserve"> ADDIN ZOTERO_ITEM CSL_CITATION {"citationID":"qwWFau86","properties":{"formattedCitation":"(Hooper et al., 2005)","plainCitation":"(Hooper et al., 2005)","noteIndex":0},"citationItems":[{"id":1972,"uris":["http://zotero.org/users/3148698/items/RH26Z5UG"],"uri":["http://zotero.org/users/3148698/items/RH26Z5UG"],"itemData":{"id":1972,"type":"article-journal","title":"Effects of Biodiversity on Ecosystem Functioning: A Consensus of Current Knowledge","container-title":"Ecological Monographs","page":"3-35","volume":"75","issue":"1","source":"Wiley Online Library","abstract":"Humans are altering the composition of biological communities through a variety of activities that increase rates of species invasions and species extinctions, at all scales, from local to global. These changes in components of the Earth's biodiversity cause concern for ethical and aesthetic reasons, but they also have a strong potential to alter ecosystem properties and the goods and services they provide to humanity. Ecological experiments, observations, and theoretical developments show that ecosystem properties depend greatly on biodiversity in terms of the functional characteristics of organisms present in the ecosystem and the distribution and abundance of those organisms over space and time. Species effects act in concert with the effects of climate, resource availability, and disturbance regimes in influencing ecosystem properties. Human activities can modify all of the above factors; here we focus on modification of these biotic controls. The scientific community has come to a broad consensus on many aspects of the relationship between biodiversity and ecosystem functioning, including many points relevant to management of ecosystems. Further progress will require integration of knowledge about biotic and abiotic controls on ecosystem properties, how ecological communities are structured, and the forces driving species extinctions and invasions. To strengthen links to policy and management, we also need to integrate our ecological knowledge with understanding of the social and economic constraints of potential management practices. Understanding this complexity, while taking strong steps to minimize current losses of species, is necessary for responsible management of Earth's ecosystems and the diverse biota they contain. Based on our review of the scientific literature, we are certain of the following conclusions: 1) Species' functional characteristics strongly influence ecosystem properties. Functional characteristics operate in a variety of contexts, including effects of dominant species, keystone species, ecological engineers, and interactions among species (e.g., competition, facilitation, mutualism, disease, and predation). Relative abundance alone is not always a good predictor of the ecosystem-level importance of a species, as even relatively rare species (e.g., a keystone predator) can strongly influence pathways of energy and material flows. 2) Alteration of biota in ecosystems via species invasions and extinctions caused by human activities has altered ecosystem goods and services in many well-documented cases. Many of these changes are difficult, expensive, or impossible to reverse or fix with technological solutions. 3) The effects of species loss or changes in composition, and the mechanisms by which the effects manifest themselves, can differ among ecosystem properties, ecosystem types, and pathways of potential community change. 4) Some ecosystem properties are initially insensitive to species loss because (a) ecosystems may have multiple species that carry out similar functional roles, (b) some species may contribute relatively little to ecosystem properties, or (c) properties may be primarily controlled by abiotic environmental conditions. 5) More species are needed to insure a stable supply of ecosystem goods and services as spatial and temporal variability increases, which typically occurs as longer time periods and larger areas are considered. We have high confidence in the following conclusions: 1) Certain combinations of species are complementary in their patterns of resource use and can increase average rates of productivity and nutrient retention. At the same time, environmental conditions can influence the importance of complementarity in structuring communities. Identification of which and how many species act in a complementary way in complex communities is just beginning. 2) Susceptibility to invasion by exotic species is strongly influenced by species composition and, under similar environmental conditions, generally decreases with increasing species richness. However, several other factors, such as propagule pressure, disturbance regime, and resource availability also strongly influence invasion success and often override effects of species richness in comparisons across different sites or ecosystems. 3) Having a range of species that respond differently to different environmental perturbations can stabilize ecosystem process rates in response to disturbances and variation in abiotic conditions. Using practices that maintain a diversity of organisms of different functional effect and functional response types will help preserve a range of management options. Uncertainties remain and further research is necessary in the following areas: 1) Further resolution of the relationships among taxonomic diversity, functional diversity, and community structure is important for identifying mechanisms of biodiversity effects. 2) Multiple trophic levels are common to ecosystems but have been understudied in biodiversity/ecosystem functioning research. The response of ecosystem properties to varying composition and diversity of consumer organisms is much more complex than responses seen in experiments that vary only the diversity of primary producers. 3) Theoretical work on stability has outpaced experimental work, especially field research. We need long-term experiments to be able to assess temporal stability, as well as experimental perturbations to assess response to and recovery from a variety of disturbances. Design and analysis of such experiments must account for several factors that covary with species diversity. 4) Because biodiversity both responds to and influences ecosystem properties, understanding the feedbacks involved is necessary to integrate results from experimental communities with patterns seen at broader scales. Likely patterns of extinction and invasion need to be linked to different drivers of global change, the forces that structure communities, and controls on ecosystem properties for the development of effective management and conservation strategies. 5) This paper focuses primarily on terrestrial systems, with some coverage of freshwater systems, because that is where most empirical and theoretical study has focused. While the fundamental principles described here should apply to marine systems, further study of that realm is necessary. Despite some uncertainties about the mechanisms and circumstances under which diversity influences ecosystem properties, incorporating diversity effects into policy and management is essential, especially in making decisions involving large temporal and spatial scales. Sacrificing those aspects of ecosystems that are difficult or impossible to reconstruct, such as diversity, simply because we are not yet certain about the extent and mechanisms by which they affect ecosystem properties, will restrict future management options even further. It is incumbent upon ecologists to communicate this need, and the values that can derive from such a perspective, to those charged with economic and policy decision-making.","DOI":"10.1890/04-0922","ISSN":"1557-7015","title-short":"Effects of Biodiversity on Ecosystem Functioning","language":"en","author":[{"family":"Hooper","given":"D. U."},{"family":"Chapin","given":"F. S."},{"family":"Ewel","given":"J. J."},{"family":"Hector","given":"A."},{"family":"Inchausti","given":"P."},{"family":"Lavorel","given":"S."},{"family":"Lawton","given":"J. H."},{"family":"Lodge","given":"D. M."},{"family":"Loreau","given":"M."},{"family":"Naeem","given":"S."},{"family":"Schmid","given":"B."},{"family":"Setälä","given":"H."},{"family":"Symstad","given":"A. J."},{"family":"Vandermeer","given":"J."},{"family":"Wardle","given":"D. A."}],"issued":{"date-parts":[["2005"]],"season":"février"}}}],"schema":"https://github.com/citation-style-language/schema/raw/master/csl-citation.json"} </w:instrText>
      </w:r>
      <w:r w:rsidR="001A373A">
        <w:fldChar w:fldCharType="separate"/>
      </w:r>
      <w:r w:rsidR="001A373A" w:rsidRPr="001A373A">
        <w:rPr>
          <w:rFonts w:ascii="Calibri" w:hAnsi="Calibri" w:cs="Calibri"/>
        </w:rPr>
        <w:t>(Hooper et al., 2005)</w:t>
      </w:r>
      <w:r w:rsidR="001A373A">
        <w:fldChar w:fldCharType="end"/>
      </w:r>
      <w:r w:rsidR="00EE311C">
        <w:t>.</w:t>
      </w:r>
      <w:r w:rsidR="007D330D">
        <w:t xml:space="preserve"> All of this leads to a growing confidence that biodiversity positivel</w:t>
      </w:r>
      <w:r w:rsidR="003946C7">
        <w:t>y affects ecosystem functioning at local to regional scales.</w:t>
      </w:r>
    </w:p>
    <w:p w:rsidR="006D75A4" w:rsidRDefault="000500B1" w:rsidP="00BA5A27">
      <w:pPr>
        <w:ind w:firstLine="284"/>
      </w:pPr>
      <w:r>
        <w:t>A central question to the BEF (biodiversity and ecosystem functioning) field</w:t>
      </w:r>
      <w:r w:rsidR="00C62368">
        <w:t xml:space="preserve"> </w:t>
      </w:r>
      <w:r w:rsidR="00DB1232">
        <w:t>is</w:t>
      </w:r>
      <w:r w:rsidR="00C62368">
        <w:t xml:space="preserve"> </w:t>
      </w:r>
      <w:r w:rsidR="00373BD0">
        <w:t>to identify the</w:t>
      </w:r>
      <w:r w:rsidR="002C1A0C">
        <w:t xml:space="preserve"> mechanisms responsible for the</w:t>
      </w:r>
      <w:r w:rsidR="00373BD0">
        <w:t xml:space="preserve"> positive effect</w:t>
      </w:r>
      <w:r w:rsidR="002C1A0C">
        <w:t>s</w:t>
      </w:r>
      <w:r w:rsidR="00373BD0">
        <w:t xml:space="preserve"> of diversity on ecosystem functioning.</w:t>
      </w:r>
      <w:r w:rsidR="00BD157A">
        <w:t xml:space="preserve"> Why do species mixture </w:t>
      </w:r>
      <w:r w:rsidR="00327D99">
        <w:t xml:space="preserve">generally </w:t>
      </w:r>
      <w:r w:rsidR="00BD157A">
        <w:t xml:space="preserve">perform better than </w:t>
      </w:r>
      <w:r w:rsidR="00FC50C0">
        <w:t xml:space="preserve">the </w:t>
      </w:r>
      <w:r w:rsidR="00BD157A">
        <w:t>monocultures of their component species?</w:t>
      </w:r>
      <w:r w:rsidR="00373BD0">
        <w:t xml:space="preserve"> Does richness have a positive effect </w:t>
      </w:r>
      <w:r w:rsidR="00373BD0">
        <w:rPr>
          <w:i/>
        </w:rPr>
        <w:t xml:space="preserve">by </w:t>
      </w:r>
      <w:r w:rsidR="00373BD0" w:rsidRPr="00373BD0">
        <w:rPr>
          <w:i/>
        </w:rPr>
        <w:t>itself</w:t>
      </w:r>
      <w:r w:rsidR="00373BD0">
        <w:rPr>
          <w:i/>
        </w:rPr>
        <w:t>,</w:t>
      </w:r>
      <w:r w:rsidR="00373BD0">
        <w:t xml:space="preserve"> or is it a consequence of the functional properties of the organisms present in a community</w:t>
      </w:r>
      <w:r w:rsidR="00920FAB">
        <w:t xml:space="preserve"> </w:t>
      </w:r>
      <w:r w:rsidR="00920FAB">
        <w:fldChar w:fldCharType="begin"/>
      </w:r>
      <w:r w:rsidR="00920FAB">
        <w:instrText xml:space="preserve"> ADDIN ZOTERO_ITEM CSL_CITATION {"citationID":"Iut1cEwN","properties":{"formattedCitation":"(Garnier &amp; Navas, 2011)","plainCitation":"(Garnier &amp; Navas, 2011)","noteIndex":0},"citationItems":[{"id":1786,"uris":["http://zotero.org/users/3148698/items/GAF7HDTM"],"uri":["http://zotero.org/users/3148698/items/GAF7HDTM"],"itemData":{"id":1786,"type":"article-journal","title":"A trait-based approach to comparative functional plant ecology: Concepts, methods and applications for agroecology. A review","container-title":"Agronomy for Sustainable Development","page":"365-399","volume":"32","source":"ResearchGate","abstract":"Comparative functional ecology seeks to understand why and how ecological systems and their components operate differently\nacross environments. Although traditionally used in (semi)-natural situations, its concepts and methods could certainly apply\nto address key issues in the large variety of agricultural systems encountered across the world. In this review, we present\nmajor advances in comparative plant functional ecology that were made possible over the last two decades by the rapid development\nof a trait-based approach to plant functioning and prospects to apply it in agricultural situations. The strength of this\napproach is that it enables us to assess the interactions between organisms and their environment simultaneously on a large\nnumber of species, a prerequisite to address questions relative to species distribution, community assembly and ecosystem\nfunctioning. The trait concept will be first defined, before presenting a conceptual framework to understand the effects of\nenvironmental factors on plant community structure and ecosystem properties via plant traits. We will then argue that leading\ndimensions of variation among species can be captured by some selected traits and show that a combination of three easily\nmeasured traits—specific leaf area (the ratio of leaf area to leaf dry mass), plant height and seed mass—enables us to assess\nhow different species use their resources, interact with neighbours and disperse in time and space. The use of traits to address\ncentral questions in community ecology will be reviewed next. It will be shown that traits allow us to (1) understand how\nplant species are sorted according to the nature of environmental gradients, (2) evaluate the relative importance of habitat\nfiltering and limiting similarity in the process of community assembly and (3) quantify two main components of community functional\nstructure, namely, community-weighted means of traits and community functional divergence. The relative impacts of these two\ncomponents on ecosystem properties will then be discussed in the case of several components of primary productivity, litter\ndecomposition, soil water content and carbon sequestration. There is strong support for the biomass ratio hypothesis, which\nstates that the extent to which the traits of a species affect those ecosystem properties depends on the abundance of this\nspecies in the community. Assessing the role of functional divergence among species on ecosystem properties will require major\nmethodological breakthroughs, both in terms of metrics and statistical procedures to be used. In agricultural situations,\nwe show that trait-based approaches have been successfully developed to assess the impacts of management practices on (1)\nthe agronomic value of grasslands and (2) the functional composition and structure of crop weed communities and how these\ncould affect the functioning of the crop. Applications in forestry are still poorly developed, especially in temperate regions\nwhere the number of species in managed forest remains relatively low. The last decades of research have led to the constitution\nof large data sets of plant traits, which remain poorly compatible and accessible. Recent advances in the field of ecoinformatics\nsuggest that major progress could be achieved in this area by using improved metadata standards and advancing trait domain\nontologies. Finally, concluding remarks, unanswered questions and directions for research using the functional approach to\nbiodiversity made possible by the use of traits will be discussed in the contexts of ecological and agronomical systems. The\nlatter indeed cover a wide range of environmental conditions and biological diversity, and the prospect for reducing environmental\nimpacts in highly productive, low-diversity systems will certainly imply improving our skills for the management of more diverse\nsystems prone to a trait-based approach as reviewed here.\n\nKeywordsAgroecology–Biodiversity–Community structure–Comparative ecology–Ecoinformatics–Ecological strategy–Ecosystem properties–Environmental conditions–Functional diversity–Plant functional trait","DOI":"10.1007/s13593-011-0036-y","title-short":"A trait-based approach to comparative functional plant ecology","journalAbbreviation":"Agronomy for Sustainable Development","author":[{"family":"Garnier","given":"Eric"},{"family":"Navas","given":"Marie-Laure"}],"issued":{"date-parts":[["2011",4,1]]}}}],"schema":"https://github.com/citation-style-language/schema/raw/master/csl-citation.json"} </w:instrText>
      </w:r>
      <w:r w:rsidR="00920FAB">
        <w:fldChar w:fldCharType="separate"/>
      </w:r>
      <w:r w:rsidR="00920FAB" w:rsidRPr="00920FAB">
        <w:rPr>
          <w:rFonts w:ascii="Calibri" w:hAnsi="Calibri" w:cs="Calibri"/>
        </w:rPr>
        <w:t>(Garnier &amp; Navas, 2011)</w:t>
      </w:r>
      <w:r w:rsidR="00920FAB">
        <w:fldChar w:fldCharType="end"/>
      </w:r>
      <w:r w:rsidR="00373BD0">
        <w:t xml:space="preserve">? </w:t>
      </w:r>
      <w:r w:rsidR="00513DD7">
        <w:t>A review of the literature reveals that all the</w:t>
      </w:r>
      <w:r w:rsidR="00B707F9">
        <w:t xml:space="preserve"> explanations </w:t>
      </w:r>
      <w:r w:rsidR="00513DD7">
        <w:t>for</w:t>
      </w:r>
      <w:r w:rsidR="00B707F9">
        <w:t xml:space="preserve"> the links between biodiversity and ecosystem performance</w:t>
      </w:r>
      <w:r w:rsidR="0031307C">
        <w:t xml:space="preserve"> (i.e. ecosystem rates: productivity, decomposition, element cycling...)</w:t>
      </w:r>
      <w:r w:rsidR="00B707F9">
        <w:t xml:space="preserve"> require</w:t>
      </w:r>
      <w:r w:rsidR="00764842">
        <w:t xml:space="preserve"> functional</w:t>
      </w:r>
      <w:r w:rsidR="00DE648A">
        <w:t xml:space="preserve"> differences between the species </w:t>
      </w:r>
      <w:r w:rsidR="00DE648A">
        <w:fldChar w:fldCharType="begin"/>
      </w:r>
      <w:r w:rsidR="00996443">
        <w:instrText xml:space="preserve"> ADDIN ZOTERO_ITEM CSL_CITATION {"citationID":"vvTRdV7D","properties":{"formattedCitation":"(Hillebrand &amp; Matthiessen, 2009)","plainCitation":"(Hillebrand &amp; Matthiessen, 2009)","noteIndex":0},"citationItems":[{"id":2276,"uris":["http://zotero.org/users/3148698/items/EI5GMAH6"],"uri":["http://zotero.org/users/3148698/items/EI5GMAH6"],"itemData":{"id":2276,"type":"article-journal","title":"Biodiversity in a complex world: consolidation and progress in functional biodiversity research","container-title":"Ecology Letters","page":"1405-1419","volume":"12","issue":"12","source":"Wiley Online Library","abstract":"Ecology Letters (2009) 12: 1405–1419 Abstract The global decline of biodiversity caused by human domination of ecosystems worldwide is supposed to alter important process rates and state variables in these ecosystems. However, there is considerable debate on the prevalence and importance of biodiversity effects on ecosystem function (BDEF). Here, we argue that much of the debate stems from two major shortcomings. First, most studies do not directly link the traits leading to increased or decreased function to the traits needed for species coexistence and dominance. We argue that implementing a trait-based approach and broadening the perception of diversity to include trait dissimilarity or trait divergence will result in more realistic predictions on the consequences of altered biodiversity. Second, the empirical and theoretical studies do not reflect the complexity of natural ecosystems, which makes it difficult to transfer the results to natural situations of species loss. We review how different aspects of complexity (trophic structure, multifunctionality, spatial or temporal heterogeneity, and spatial population dynamics) alter our perception of BDEF. We propose future research avenues concisely testing whether acknowledging this complexity will strengthen the observed biodiversity effects. Finally, we propose that a major future task is to disentangle biodiversity effects on ecosystem function from direct changes in function due to human alterations of abiotic constraints.","DOI":"10.1111/j.1461-0248.2009.01388.x","ISSN":"1461-0248","title-short":"Biodiversity in a complex world","language":"en","author":[{"family":"Hillebrand","given":"Helmut"},{"family":"Matthiessen","given":"Birte"}],"issued":{"date-parts":[["2009"]]}}}],"schema":"https://github.com/citation-style-language/schema/raw/master/csl-citation.json"} </w:instrText>
      </w:r>
      <w:r w:rsidR="00DE648A">
        <w:fldChar w:fldCharType="separate"/>
      </w:r>
      <w:r w:rsidR="00996443" w:rsidRPr="00996443">
        <w:rPr>
          <w:rFonts w:ascii="Calibri" w:hAnsi="Calibri" w:cs="Calibri"/>
        </w:rPr>
        <w:t>(</w:t>
      </w:r>
      <w:proofErr w:type="spellStart"/>
      <w:r w:rsidR="00996443" w:rsidRPr="00996443">
        <w:rPr>
          <w:rFonts w:ascii="Calibri" w:hAnsi="Calibri" w:cs="Calibri"/>
        </w:rPr>
        <w:t>Hillebrand</w:t>
      </w:r>
      <w:proofErr w:type="spellEnd"/>
      <w:r w:rsidR="00996443" w:rsidRPr="00996443">
        <w:rPr>
          <w:rFonts w:ascii="Calibri" w:hAnsi="Calibri" w:cs="Calibri"/>
        </w:rPr>
        <w:t xml:space="preserve"> &amp; </w:t>
      </w:r>
      <w:proofErr w:type="spellStart"/>
      <w:r w:rsidR="00996443" w:rsidRPr="00996443">
        <w:rPr>
          <w:rFonts w:ascii="Calibri" w:hAnsi="Calibri" w:cs="Calibri"/>
        </w:rPr>
        <w:t>Matthiessen</w:t>
      </w:r>
      <w:proofErr w:type="spellEnd"/>
      <w:r w:rsidR="00996443" w:rsidRPr="00996443">
        <w:rPr>
          <w:rFonts w:ascii="Calibri" w:hAnsi="Calibri" w:cs="Calibri"/>
        </w:rPr>
        <w:t>, 2009)</w:t>
      </w:r>
      <w:r w:rsidR="00DE648A">
        <w:fldChar w:fldCharType="end"/>
      </w:r>
      <w:r w:rsidR="00996443">
        <w:t>, and there is a consensus that the magnitude of ecosystem function depend</w:t>
      </w:r>
      <w:r w:rsidR="004A03B1">
        <w:t>s</w:t>
      </w:r>
      <w:r w:rsidR="00996443">
        <w:t xml:space="preserve"> on the functional characteristics of the species </w:t>
      </w:r>
      <w:r w:rsidR="00996443">
        <w:fldChar w:fldCharType="begin"/>
      </w:r>
      <w:r w:rsidR="00C80208">
        <w:instrText xml:space="preserve"> ADDIN ZOTERO_ITEM CSL_CITATION {"citationID":"UdvfE5yB","properties":{"formattedCitation":"(Bradley J. Cardinale et al., 2012; Hooper et al., 2005)","plainCitation":"(Bradley J. Cardinale et al., 2012; Hooper et al., 2005)","noteIndex":0},"citationItems":[{"id":3528,"uris":["http://zotero.org/users/3148698/items/CPEPEMD8"],"uri":["http://zotero.org/users/3148698/items/CPEPEMD8"],"itemData":{"id":3528,"type":"article-journal","title":"Biodiversity loss and its impact on humanity","container-title":"Nature","page":"59-67","volume":"486","issue":"7401","source":"www-nature-com.inee.bib.cnrs.fr","abstract":"Two decades ago the first Earth Summit raised the question of how biological diversity loss alters ecosystem functioning and affects humanity; this Review looks at the progress made towards answering this question.","DOI":"10.1038/nature11148","ISSN":"1476-4687","journalAbbreviation":"Nature","language":"en","author":[{"family":"Cardinale","given":"Bradley J."},{"family":"Duffy","given":"J. Emmett"},{"family":"Gonzalez","given":"Andrew"},{"family":"Hooper","given":"David U."},{"family":"Perrings","given":"Charles"},{"family":"Venail","given":"Patrick"},{"family":"Narwani","given":"Anita"},{"family":"Mace","given":"Georgina M."},{"family":"Tilman","given":"David"},{"family":"Wardle","given":"David A."},{"family":"Kinzig","given":"Ann P."},{"family":"Daily","given":"Gretchen C."},{"family":"Loreau","given":"Michel"},{"family":"Grace","given":"James B."},{"family":"Larigauderie","given":"Anne"},{"family":"Srivastava","given":"Diane S."},{"family":"Naeem","given":"Shahid"}],"issued":{"date-parts":[["2012",6]]}}},{"id":1972,"uris":["http://zotero.org/users/3148698/items/RH26Z5UG"],"uri":["http://zotero.org/users/3148698/items/RH26Z5UG"],"itemData":{"id":1972,"type":"article-journal","title":"Effects of Biodiversity on Ecosystem Functioning: A Consensus of Current Knowledge","container-title":"Ecological Monographs","page":"3-35","volume":"75","issue":"1","source":"Wiley Online Library","abstract":"Humans are altering the composition of biological communities through a variety of activities that increase rates of species invasions and species extinctions, at all scales, from local to global. These changes in components of the Earth's biodiversity cause concern for ethical and aesthetic reasons, but they also have a strong potential to alter ecosystem properties and the goods and services they provide to humanity. Ecological experiments, observations, and theoretical developments show that ecosystem properties depend greatly on biodiversity in terms of the functional characteristics of organisms present in the ecosystem and the distribution and abundance of those organisms over space and time. Species effects act in concert with the effects of climate, resource availability, and disturbance regimes in influencing ecosystem properties. Human activities can modify all of the above factors; here we focus on modification of these biotic controls. The scientific community has come to a broad consensus on many aspects of the relationship between biodiversity and ecosystem functioning, including many points relevant to management of ecosystems. Further progress will require integration of knowledge about biotic and abiotic controls on ecosystem properties, how ecological communities are structured, and the forces driving species extinctions and invasions. To strengthen links to policy and management, we also need to integrate our ecological knowledge with understanding of the social and economic constraints of potential management practices. Understanding this complexity, while taking strong steps to minimize current losses of species, is necessary for responsible management of Earth's ecosystems and the diverse biota they contain. Based on our review of the scientific literature, we are certain of the following conclusions: 1) Species' functional characteristics strongly influence ecosystem properties. Functional characteristics operate in a variety of contexts, including effects of dominant species, keystone species, ecological engineers, and interactions among species (e.g., competition, facilitation, mutualism, disease, and predation). Relative abundance alone is not always a good predictor of the ecosystem-level importance of a species, as even relatively rare species (e.g., a keystone predator) can strongly influence pathways of energy and material flows. 2) Alteration of biota in ecosystems via species invasions and extinctions caused by human activities has altered ecosystem goods and services in many well-documented cases. Many of these changes are difficult, expensive, or impossible to reverse or fix with technological solutions. 3) The effects of species loss or changes in composition, and the mechanisms by which the effects manifest themselves, can differ among ecosystem properties, ecosystem types, and pathways of potential community change. 4) Some ecosystem properties are initially insensitive to species loss because (a) ecosystems may have multiple species that carry out similar functional roles, (b) some species may contribute relatively little to ecosystem properties, or (c) properties may be primarily controlled by abiotic environmental conditions. 5) More species are needed to insure a stable supply of ecosystem goods and services as spatial and temporal variability increases, which typically occurs as longer time periods and larger areas are considered. We have high confidence in the following conclusions: 1) Certain combinations of species are complementary in their patterns of resource use and can increase average rates of productivity and nutrient retention. At the same time, environmental conditions can influence the importance of complementarity in structuring communities. Identification of which and how many species act in a complementary way in complex communities is just beginning. 2) Susceptibility to invasion by exotic species is strongly influenced by species composition and, under similar environmental conditions, generally decreases with increasing species richness. However, several other factors, such as propagule pressure, disturbance regime, and resource availability also strongly influence invasion success and often override effects of species richness in comparisons across different sites or ecosystems. 3) Having a range of species that respond differently to different environmental perturbations can stabilize ecosystem process rates in response to disturbances and variation in abiotic conditions. Using practices that maintain a diversity of organisms of different functional effect and functional response types will help preserve a range of management options. Uncertainties remain and further research is necessary in the following areas: 1) Further resolution of the relationships among taxonomic diversity, functional diversity, and community structure is important for identifying mechanisms of biodiversity effects. 2) Multiple trophic levels are common to ecosystems but have been understudied in biodiversity/ecosystem functioning research. The response of ecosystem properties to varying composition and diversity of consumer organisms is much more complex than responses seen in experiments that vary only the diversity of primary producers. 3) Theoretical work on stability has outpaced experimental work, especially field research. We need long-term experiments to be able to assess temporal stability, as well as experimental perturbations to assess response to and recovery from a variety of disturbances. Design and analysis of such experiments must account for several factors that covary with species diversity. 4) Because biodiversity both responds to and influences ecosystem properties, understanding the feedbacks involved is necessary to integrate results from experimental communities with patterns seen at broader scales. Likely patterns of extinction and invasion need to be linked to different drivers of global change, the forces that structure communities, and controls on ecosystem properties for the development of effective management and conservation strategies. 5) This paper focuses primarily on terrestrial systems, with some coverage of freshwater systems, because that is where most empirical and theoretical study has focused. While the fundamental principles described here should apply to marine systems, further study of that realm is necessary. Despite some uncertainties about the mechanisms and circumstances under which diversity influences ecosystem properties, incorporating diversity effects into policy and management is essential, especially in making decisions involving large temporal and spatial scales. Sacrificing those aspects of ecosystems that are difficult or impossible to reconstruct, such as diversity, simply because we are not yet certain about the extent and mechanisms by which they affect ecosystem properties, will restrict future management options even further. It is incumbent upon ecologists to communicate this need, and the values that can derive from such a perspective, to those charged with economic and policy decision-making.","DOI":"10.1890/04-0922","ISSN":"1557-7015","title-short":"Effects of Biodiversity on Ecosystem Functioning","language":"en","author":[{"family":"Hooper","given":"D. U."},{"family":"Chapin","given":"F. S."},{"family":"Ewel","given":"J. J."},{"family":"Hector","given":"A."},{"family":"Inchausti","given":"P."},{"family":"Lavorel","given":"S."},{"family":"Lawton","given":"J. H."},{"family":"Lodge","given":"D. M."},{"family":"Loreau","given":"M."},{"family":"Naeem","given":"S."},{"family":"Schmid","given":"B."},{"family":"Setälä","given":"H."},{"family":"Symstad","given":"A. J."},{"family":"Vandermeer","given":"J."},{"family":"Wardle","given":"D. A."}],"issued":{"date-parts":[["2005"]],"season":"février"}}}],"schema":"https://github.com/citation-style-language/schema/raw/master/csl-citation.json"} </w:instrText>
      </w:r>
      <w:r w:rsidR="00996443">
        <w:fldChar w:fldCharType="separate"/>
      </w:r>
      <w:r w:rsidR="00C80208" w:rsidRPr="00C80208">
        <w:rPr>
          <w:rFonts w:ascii="Calibri" w:hAnsi="Calibri" w:cs="Calibri"/>
        </w:rPr>
        <w:t xml:space="preserve">(Bradley J. </w:t>
      </w:r>
      <w:proofErr w:type="spellStart"/>
      <w:r w:rsidR="00C80208" w:rsidRPr="00C80208">
        <w:rPr>
          <w:rFonts w:ascii="Calibri" w:hAnsi="Calibri" w:cs="Calibri"/>
        </w:rPr>
        <w:t>Cardinale</w:t>
      </w:r>
      <w:proofErr w:type="spellEnd"/>
      <w:r w:rsidR="00C80208" w:rsidRPr="00C80208">
        <w:rPr>
          <w:rFonts w:ascii="Calibri" w:hAnsi="Calibri" w:cs="Calibri"/>
        </w:rPr>
        <w:t xml:space="preserve"> et al., 2012; Hooper et al., 2005)</w:t>
      </w:r>
      <w:r w:rsidR="00996443">
        <w:fldChar w:fldCharType="end"/>
      </w:r>
      <w:r w:rsidR="0035604B">
        <w:t>.</w:t>
      </w:r>
      <w:r w:rsidR="00513DD7">
        <w:t xml:space="preserve"> </w:t>
      </w:r>
      <w:r w:rsidR="00764842">
        <w:t xml:space="preserve">These explanations fall into two main categories, </w:t>
      </w:r>
      <w:r w:rsidR="001C0DF2">
        <w:t xml:space="preserve">respectively </w:t>
      </w:r>
      <w:r w:rsidR="00764842">
        <w:t>termed selection and complementarity effect</w:t>
      </w:r>
      <w:r w:rsidR="001C0DF2">
        <w:t>s</w:t>
      </w:r>
      <w:r w:rsidR="00764842">
        <w:t xml:space="preserve"> </w:t>
      </w:r>
      <w:r w:rsidR="00764842">
        <w:fldChar w:fldCharType="begin"/>
      </w:r>
      <w:r w:rsidR="003F760E">
        <w:instrText xml:space="preserve"> ADDIN ZOTERO_ITEM CSL_CITATION {"citationID":"MTq9jIY2","properties":{"formattedCitation":"(Loreau &amp; Hector, 2001)","plainCitation":"(Loreau &amp; Hector, 2001)","noteIndex":0},"citationItems":[{"id":2268,"uris":["http://zotero.org/users/3148698/items/263DT7EL"],"uri":["http://zotero.org/users/3148698/items/263DT7EL"],"itemData":{"id":2268,"type":"article-journal","title":"Partitioning selection and complementarity in biodiversity experiments","container-title":"Nature","page":"72-76","volume":"412","issue":"6842","source":"www.nature.com","abstract":"The impact of biodiversity loss on the functioning of ecosystems and their ability to provide ecological services has become a central issue in ecology. Several experiments have provided evidence that reduced species diversity may impair ecosystem processes such as plant biomass production1,2,3,4,5. The interpretation of these experiments, however, has been controversial6,7,8,9,10,11,12 because two types of mechanism may operate in combination6,13,14,15. In the ‘selection effect’, dominance by species with particular traits affects ecosystem processes. In the ‘complementarity effect’, resource partitioning or positive interactions lead to increased total resource use. Here we present a new approach to separate the two effects on the basis of an additive partitioning analogous to the Price equation in evolutionary genetics16,17,18,19. Applying this method to data from the pan-European BIODEPTH experiment4 reveals that the selection effect is zero on average and varies from negative to positive in different localities, depending on whether species with lower- or higher-than-average biomass dominate communities. In contrast, the complementarity effect is positive overall, supporting the hypothesis that plant diversity influences primary production in European grasslands through niche differentiation or facilitation.","DOI":"10.1038/35083573","ISSN":"1476-4687","journalAbbreviation":"Nature","language":"en","author":[{"family":"Loreau","given":"Michel"},{"family":"Hector","given":"Andy"}],"issued":{"date-parts":[["2001",7]]}}}],"schema":"https://github.com/citation-style-language/schema/raw/master/csl-citation.json"} </w:instrText>
      </w:r>
      <w:r w:rsidR="00764842">
        <w:fldChar w:fldCharType="separate"/>
      </w:r>
      <w:r w:rsidR="003F760E" w:rsidRPr="003F760E">
        <w:rPr>
          <w:rFonts w:ascii="Calibri" w:hAnsi="Calibri" w:cs="Calibri"/>
        </w:rPr>
        <w:t>(</w:t>
      </w:r>
      <w:proofErr w:type="spellStart"/>
      <w:r w:rsidR="003F760E" w:rsidRPr="003F760E">
        <w:rPr>
          <w:rFonts w:ascii="Calibri" w:hAnsi="Calibri" w:cs="Calibri"/>
        </w:rPr>
        <w:t>Loreau</w:t>
      </w:r>
      <w:proofErr w:type="spellEnd"/>
      <w:r w:rsidR="003F760E" w:rsidRPr="003F760E">
        <w:rPr>
          <w:rFonts w:ascii="Calibri" w:hAnsi="Calibri" w:cs="Calibri"/>
        </w:rPr>
        <w:t xml:space="preserve"> &amp; Hector, 2001)</w:t>
      </w:r>
      <w:r w:rsidR="00764842">
        <w:fldChar w:fldCharType="end"/>
      </w:r>
      <w:r w:rsidR="00764842">
        <w:t>.</w:t>
      </w:r>
      <w:r w:rsidR="00BA5A27">
        <w:t xml:space="preserve"> </w:t>
      </w:r>
      <w:r w:rsidR="00C30B2E">
        <w:t>First, selection (also called sampling) effect occur</w:t>
      </w:r>
      <w:r w:rsidR="00387D9C">
        <w:t>s</w:t>
      </w:r>
      <w:r w:rsidR="00C30B2E">
        <w:t xml:space="preserve"> because increasing the number of species in a community increases the probability of retaining a highly </w:t>
      </w:r>
      <w:r w:rsidR="00BA5A27">
        <w:t>performant</w:t>
      </w:r>
      <w:r w:rsidR="00C30B2E">
        <w:t xml:space="preserve"> species in that community </w:t>
      </w:r>
      <w:r w:rsidR="00C30B2E">
        <w:fldChar w:fldCharType="begin"/>
      </w:r>
      <w:r w:rsidR="008F2300">
        <w:instrText xml:space="preserve"> ADDIN ZOTERO_ITEM CSL_CITATION {"citationID":"cJsAnKoe","properties":{"formattedCitation":"(Hooper et al., 2005; Loreau &amp; Hector, 2001)","plainCitation":"(Hooper et al., 2005; Loreau &amp; Hector, 2001)","noteIndex":0},"citationItems":[{"id":1972,"uris":["http://zotero.org/users/3148698/items/RH26Z5UG"],"uri":["http://zotero.org/users/3148698/items/RH26Z5UG"],"itemData":{"id":1972,"type":"article-journal","title":"Effects of Biodiversity on Ecosystem Functioning: A Consensus of Current Knowledge","container-title":"Ecological Monographs","page":"3-35","volume":"75","issue":"1","source":"Wiley Online Library","abstract":"Humans are altering the composition of biological communities through a variety of activities that increase rates of species invasions and species extinctions, at all scales, from local to global. These changes in components of the Earth's biodiversity cause concern for ethical and aesthetic reasons, but they also have a strong potential to alter ecosystem properties and the goods and services they provide to humanity. Ecological experiments, observations, and theoretical developments show that ecosystem properties depend greatly on biodiversity in terms of the functional characteristics of organisms present in the ecosystem and the distribution and abundance of those organisms over space and time. Species effects act in concert with the effects of climate, resource availability, and disturbance regimes in influencing ecosystem properties. Human activities can modify all of the above factors; here we focus on modification of these biotic controls. The scientific community has come to a broad consensus on many aspects of the relationship between biodiversity and ecosystem functioning, including many points relevant to management of ecosystems. Further progress will require integration of knowledge about biotic and abiotic controls on ecosystem properties, how ecological communities are structured, and the forces driving species extinctions and invasions. To strengthen links to policy and management, we also need to integrate our ecological knowledge with understanding of the social and economic constraints of potential management practices. Understanding this complexity, while taking strong steps to minimize current losses of species, is necessary for responsible management of Earth's ecosystems and the diverse biota they contain. Based on our review of the scientific literature, we are certain of the following conclusions: 1) Species' functional characteristics strongly influence ecosystem properties. Functional characteristics operate in a variety of contexts, including effects of dominant species, keystone species, ecological engineers, and interactions among species (e.g., competition, facilitation, mutualism, disease, and predation). Relative abundance alone is not always a good predictor of the ecosystem-level importance of a species, as even relatively rare species (e.g., a keystone predator) can strongly influence pathways of energy and material flows. 2) Alteration of biota in ecosystems via species invasions and extinctions caused by human activities has altered ecosystem goods and services in many well-documented cases. Many of these changes are difficult, expensive, or impossible to reverse or fix with technological solutions. 3) The effects of species loss or changes in composition, and the mechanisms by which the effects manifest themselves, can differ among ecosystem properties, ecosystem types, and pathways of potential community change. 4) Some ecosystem properties are initially insensitive to species loss because (a) ecosystems may have multiple species that carry out similar functional roles, (b) some species may contribute relatively little to ecosystem properties, or (c) properties may be primarily controlled by abiotic environmental conditions. 5) More species are needed to insure a stable supply of ecosystem goods and services as spatial and temporal variability increases, which typically occurs as longer time periods and larger areas are considered. We have high confidence in the following conclusions: 1) Certain combinations of species are complementary in their patterns of resource use and can increase average rates of productivity and nutrient retention. At the same time, environmental conditions can influence the importance of complementarity in structuring communities. Identification of which and how many species act in a complementary way in complex communities is just beginning. 2) Susceptibility to invasion by exotic species is strongly influenced by species composition and, under similar environmental conditions, generally decreases with increasing species richness. However, several other factors, such as propagule pressure, disturbance regime, and resource availability also strongly influence invasion success and often override effects of species richness in comparisons across different sites or ecosystems. 3) Having a range of species that respond differently to different environmental perturbations can stabilize ecosystem process rates in response to disturbances and variation in abiotic conditions. Using practices that maintain a diversity of organisms of different functional effect and functional response types will help preserve a range of management options. Uncertainties remain and further research is necessary in the following areas: 1) Further resolution of the relationships among taxonomic diversity, functional diversity, and community structure is important for identifying mechanisms of biodiversity effects. 2) Multiple trophic levels are common to ecosystems but have been understudied in biodiversity/ecosystem functioning research. The response of ecosystem properties to varying composition and diversity of consumer organisms is much more complex than responses seen in experiments that vary only the diversity of primary producers. 3) Theoretical work on stability has outpaced experimental work, especially field research. We need long-term experiments to be able to assess temporal stability, as well as experimental perturbations to assess response to and recovery from a variety of disturbances. Design and analysis of such experiments must account for several factors that covary with species diversity. 4) Because biodiversity both responds to and influences ecosystem properties, understanding the feedbacks involved is necessary to integrate results from experimental communities with patterns seen at broader scales. Likely patterns of extinction and invasion need to be linked to different drivers of global change, the forces that structure communities, and controls on ecosystem properties for the development of effective management and conservation strategies. 5) This paper focuses primarily on terrestrial systems, with some coverage of freshwater systems, because that is where most empirical and theoretical study has focused. While the fundamental principles described here should apply to marine systems, further study of that realm is necessary. Despite some uncertainties about the mechanisms and circumstances under which diversity influences ecosystem properties, incorporating diversity effects into policy and management is essential, especially in making decisions involving large temporal and spatial scales. Sacrificing those aspects of ecosystems that are difficult or impossible to reconstruct, such as diversity, simply because we are not yet certain about the extent and mechanisms by which they affect ecosystem properties, will restrict future management options even further. It is incumbent upon ecologists to communicate this need, and the values that can derive from such a perspective, to those charged with economic and policy decision-making.","DOI":"10.1890/04-0922","ISSN":"1557-7015","title-short":"Effects of Biodiversity on Ecosystem Functioning","language":"en","author":[{"family":"Hooper","given":"D. U."},{"family":"Chapin","given":"F. S."},{"family":"Ewel","given":"J. J."},{"family":"Hector","given":"A."},{"family":"Inchausti","given":"P."},{"family":"Lavorel","given":"S."},{"family":"Lawton","given":"J. H."},{"family":"Lodge","given":"D. M."},{"family":"Loreau","given":"M."},{"family":"Naeem","given":"S."},{"family":"Schmid","given":"B."},{"family":"Setälä","given":"H."},{"family":"Symstad","given":"A. J."},{"family":"Vandermeer","given":"J."},{"family":"Wardle","given":"D. A."}],"issued":{"date-parts":[["2005"]],"season":"février"}}},{"id":2268,"uris":["http://zotero.org/users/3148698/items/263DT7EL"],"uri":["http://zotero.org/users/3148698/items/263DT7EL"],"itemData":{"id":2268,"type":"article-journal","title":"Partitioning selection and complementarity in biodiversity experiments","container-title":"Nature","page":"72-76","volume":"412","issue":"6842","source":"www.nature.com","abstract":"The impact of biodiversity loss on the functioning of ecosystems and their ability to provide ecological services has become a central issue in ecology. Several experiments have provided evidence that reduced species diversity may impair ecosystem processes such as plant biomass production1,2,3,4,5. The interpretation of these experiments, however, has been controversial6,7,8,9,10,11,12 because two types of mechanism may operate in combination6,13,14,15. In the ‘selection effect’, dominance by species with particular traits affects ecosystem processes. In the ‘complementarity effect’, resource partitioning or positive interactions lead to increased total resource use. Here we present a new approach to separate the two effects on the basis of an additive partitioning analogous to the Price equation in evolutionary genetics16,17,18,19. Applying this method to data from the pan-European BIODEPTH experiment4 reveals that the selection effect is zero on average and varies from negative to positive in different localities, depending on whether species with lower- or higher-than-average biomass dominate communities. In contrast, the complementarity effect is positive overall, supporting the hypothesis that plant diversity influences primary production in European grasslands through niche differentiation or facilitation.","DOI":"10.1038/35083573","ISSN":"1476-4687","journalAbbreviation":"Nature","language":"en","author":[{"family":"Loreau","given":"Michel"},{"family":"Hector","given":"Andy"}],"issued":{"date-parts":[["2001",7]]}}}],"schema":"https://github.com/citation-style-language/schema/raw/master/csl-citation.json"} </w:instrText>
      </w:r>
      <w:r w:rsidR="00C30B2E">
        <w:fldChar w:fldCharType="separate"/>
      </w:r>
      <w:r w:rsidR="00C30B2E" w:rsidRPr="00763166">
        <w:rPr>
          <w:rFonts w:ascii="Calibri" w:hAnsi="Calibri" w:cs="Calibri"/>
        </w:rPr>
        <w:t>(Hooper et al., 2005; Loreau &amp; Hector, 2001)</w:t>
      </w:r>
      <w:r w:rsidR="00C30B2E">
        <w:fldChar w:fldCharType="end"/>
      </w:r>
      <w:r w:rsidR="00C30B2E">
        <w:t>.</w:t>
      </w:r>
      <w:r w:rsidR="00827DEA">
        <w:t xml:space="preserve"> </w:t>
      </w:r>
      <w:r w:rsidR="00BE202A">
        <w:t xml:space="preserve">If species are functionally heterogeneous, we can indeed expect that the more species we sample, the more likely it is that one of them is a good performer. </w:t>
      </w:r>
      <w:r w:rsidR="003F2DA5">
        <w:t>Second</w:t>
      </w:r>
      <w:r w:rsidR="00BA5A27">
        <w:t>, complementarity effect</w:t>
      </w:r>
      <w:r w:rsidR="006D75A4">
        <w:t xml:space="preserve"> answers the question</w:t>
      </w:r>
      <w:r w:rsidR="00071556">
        <w:t>:</w:t>
      </w:r>
      <w:r w:rsidR="006D75A4">
        <w:t xml:space="preserve"> </w:t>
      </w:r>
      <w:r w:rsidR="00071556" w:rsidRPr="00362115">
        <w:rPr>
          <w:i/>
        </w:rPr>
        <w:t>D</w:t>
      </w:r>
      <w:r w:rsidR="006D75A4">
        <w:rPr>
          <w:i/>
        </w:rPr>
        <w:t>o species</w:t>
      </w:r>
      <w:r w:rsidR="00362115">
        <w:rPr>
          <w:i/>
        </w:rPr>
        <w:t>,</w:t>
      </w:r>
      <w:r w:rsidR="00362115" w:rsidRPr="00362115">
        <w:t xml:space="preserve"> </w:t>
      </w:r>
      <w:r w:rsidR="00362115" w:rsidRPr="00362115">
        <w:rPr>
          <w:i/>
        </w:rPr>
        <w:t>functional groups</w:t>
      </w:r>
      <w:r w:rsidR="00362115">
        <w:rPr>
          <w:i/>
        </w:rPr>
        <w:t>,</w:t>
      </w:r>
      <w:r w:rsidR="00362115" w:rsidRPr="00362115">
        <w:rPr>
          <w:i/>
        </w:rPr>
        <w:t xml:space="preserve"> or genotypes</w:t>
      </w:r>
      <w:r w:rsidR="00362115">
        <w:rPr>
          <w:i/>
        </w:rPr>
        <w:t>,</w:t>
      </w:r>
      <w:r w:rsidR="006D75A4">
        <w:rPr>
          <w:i/>
        </w:rPr>
        <w:t xml:space="preserve"> perform better in a mixture than </w:t>
      </w:r>
      <w:r w:rsidR="0020455D">
        <w:rPr>
          <w:i/>
        </w:rPr>
        <w:t xml:space="preserve">in a monoculture </w:t>
      </w:r>
      <w:r w:rsidR="0020455D">
        <w:rPr>
          <w:i/>
        </w:rPr>
        <w:fldChar w:fldCharType="begin"/>
      </w:r>
      <w:r w:rsidR="0020455D">
        <w:rPr>
          <w:i/>
        </w:rPr>
        <w:instrText xml:space="preserve"> ADDIN ZOTERO_ITEM CSL_CITATION {"citationID":"B5OnTGUS","properties":{"formattedCitation":"(Barry et al., 2019)","plainCitation":"(Barry et al., 2019)","noteIndex":0},"citationItems":[{"id":3628,"uris":["http://zotero.org/users/3148698/items/9GHQG7YT"],"uri":["http://zotero.org/users/3148698/items/9GHQG7YT"],"itemData":{"id":3628,"type":"article-journal","title":"The Future of Complementarity: Disentangling Causes from Consequences","container-title":"Trends in Ecology &amp; Evolution","page":"167-180","volume":"34","issue":"2","source":"www-cell-com.inee.bib.cnrs.fr","DOI":"10.1016/j.tree.2018.10.013","ISSN":"0169-5347","note":"PMID: 30527960","title-short":"The Future of Complementarity","journalAbbreviation":"Trends in Ecology &amp; Evolution","language":"English","author":[{"family":"Barry","given":"Kathryn E."},{"family":"Mommer","given":"Liesje"},{"family":"Ruijven","given":"Jasper","dropping-particle":"van"},{"family":"Wirth","given":"Christian"},{"family":"Wright","given":"Alexandra J."},{"family":"Bai","given":"Yongfei"},{"family":"Connolly","given":"John"},{"family":"Deyn","given":"Gerlinde B. De"},{"family":"Kroon","given":"Hans","dropping-particle":"de"},{"family":"Isbell","given":"Forest"},{"family":"Milcu","given":"Alexandru"},{"family":"Roscher","given":"Christiane"},{"family":"Scherer-Lorenzen","given":"Michael"},{"family":"Schmid","given":"Bernhard"},{"family":"Weigelt","given":"Alexandra"}],"issued":{"date-parts":[["2019",2,1]]}}}],"schema":"https://github.com/citation-style-language/schema/raw/master/csl-citation.json"} </w:instrText>
      </w:r>
      <w:r w:rsidR="0020455D">
        <w:rPr>
          <w:i/>
        </w:rPr>
        <w:fldChar w:fldCharType="separate"/>
      </w:r>
      <w:r w:rsidR="0020455D" w:rsidRPr="0020455D">
        <w:rPr>
          <w:rFonts w:ascii="Calibri" w:hAnsi="Calibri" w:cs="Calibri"/>
        </w:rPr>
        <w:t>(Barry et al., 2019)</w:t>
      </w:r>
      <w:r w:rsidR="0020455D">
        <w:rPr>
          <w:i/>
        </w:rPr>
        <w:fldChar w:fldCharType="end"/>
      </w:r>
      <w:r w:rsidR="0020455D">
        <w:rPr>
          <w:i/>
        </w:rPr>
        <w:t>?</w:t>
      </w:r>
      <w:r w:rsidR="00071556">
        <w:t xml:space="preserve"> Indeed,</w:t>
      </w:r>
      <w:r w:rsidR="00264258">
        <w:t xml:space="preserve"> the association between different</w:t>
      </w:r>
      <w:r w:rsidR="00071556">
        <w:t xml:space="preserve"> species may enhance ecosystem functioning because of either</w:t>
      </w:r>
      <w:r w:rsidR="00804284">
        <w:t>:</w:t>
      </w:r>
      <w:r w:rsidR="00071556">
        <w:t xml:space="preserve"> </w:t>
      </w:r>
      <w:proofErr w:type="spellStart"/>
      <w:r w:rsidR="00071556">
        <w:t>i</w:t>
      </w:r>
      <w:proofErr w:type="spellEnd"/>
      <w:r w:rsidR="00071556">
        <w:t>) resource partitioning</w:t>
      </w:r>
      <w:r w:rsidR="0020455D">
        <w:t xml:space="preserve"> between species</w:t>
      </w:r>
      <w:r w:rsidR="00071556">
        <w:t>, leading to a better overall use of the resources in the community</w:t>
      </w:r>
      <w:r w:rsidR="003F760E">
        <w:t>;</w:t>
      </w:r>
      <w:r w:rsidR="00071556">
        <w:t xml:space="preserve"> ii) abiotic facilitation, whereby species alter their environment in a way that favors other species</w:t>
      </w:r>
      <w:r w:rsidR="003F760E">
        <w:t xml:space="preserve">; or iii) positive biotic interactions </w:t>
      </w:r>
      <w:r w:rsidR="003F760E">
        <w:fldChar w:fldCharType="begin"/>
      </w:r>
      <w:r w:rsidR="003F760E">
        <w:instrText xml:space="preserve"> ADDIN ZOTERO_ITEM CSL_CITATION {"citationID":"BDsakCLB","properties":{"formattedCitation":"(Barry et al., 2019)","plainCitation":"(Barry et al., 2019)","noteIndex":0},"citationItems":[{"id":3628,"uris":["http://zotero.org/users/3148698/items/9GHQG7YT"],"uri":["http://zotero.org/users/3148698/items/9GHQG7YT"],"itemData":{"id":3628,"type":"article-journal","title":"The Future of Complementarity: Disentangling Causes from Consequences","container-title":"Trends in Ecology &amp; Evolution","page":"167-180","volume":"34","issue":"2","source":"www-cell-com.inee.bib.cnrs.fr","DOI":"10.1016/j.tree.2018.10.013","ISSN":"0169-5347","note":"PMID: 30527960","title-short":"The Future of Complementarity","journalAbbreviation":"Trends in Ecology &amp; Evolution","language":"English","author":[{"family":"Barry","given":"Kathryn E."},{"family":"Mommer","given":"Liesje"},{"family":"Ruijven","given":"Jasper","dropping-particle":"van"},{"family":"Wirth","given":"Christian"},{"family":"Wright","given":"Alexandra J."},{"family":"Bai","given":"Yongfei"},{"family":"Connolly","given":"John"},{"family":"Deyn","given":"Gerlinde B. De"},{"family":"Kroon","given":"Hans","dropping-particle":"de"},{"family":"Isbell","given":"Forest"},{"family":"Milcu","given":"Alexandru"},{"family":"Roscher","given":"Christiane"},{"family":"Scherer-Lorenzen","given":"Michael"},{"family":"Schmid","given":"Bernhard"},{"family":"Weigelt","given":"Alexandra"}],"issued":{"date-parts":[["2019",2,1]]}}}],"schema":"https://github.com/citation-style-language/schema/raw/master/csl-citation.json"} </w:instrText>
      </w:r>
      <w:r w:rsidR="003F760E">
        <w:fldChar w:fldCharType="separate"/>
      </w:r>
      <w:r w:rsidR="003F760E" w:rsidRPr="003F760E">
        <w:rPr>
          <w:rFonts w:ascii="Calibri" w:hAnsi="Calibri" w:cs="Calibri"/>
        </w:rPr>
        <w:t>(Barry et al., 2019)</w:t>
      </w:r>
      <w:r w:rsidR="003F760E">
        <w:fldChar w:fldCharType="end"/>
      </w:r>
      <w:r w:rsidR="003F760E">
        <w:t>.</w:t>
      </w:r>
    </w:p>
    <w:p w:rsidR="004F1613" w:rsidRDefault="0066579A" w:rsidP="00BA5A27">
      <w:pPr>
        <w:ind w:firstLine="284"/>
      </w:pPr>
      <w:r>
        <w:lastRenderedPageBreak/>
        <w:t>Ho</w:t>
      </w:r>
      <w:r w:rsidR="00F10FCD">
        <w:t xml:space="preserve">wever general these relations may be, it has been </w:t>
      </w:r>
      <w:r w:rsidR="000935C5">
        <w:t xml:space="preserve">repeatedly </w:t>
      </w:r>
      <w:r w:rsidR="00F10FCD">
        <w:t>emphasized that</w:t>
      </w:r>
      <w:r w:rsidR="00CA4575">
        <w:t xml:space="preserve"> they are expected to be context-dependent.</w:t>
      </w:r>
      <w:r w:rsidR="000A47C3">
        <w:t xml:space="preserve"> For instance, an early theoretical study predic</w:t>
      </w:r>
      <w:r w:rsidR="007428FB">
        <w:t>ted</w:t>
      </w:r>
      <w:r w:rsidR="000A47C3">
        <w:t xml:space="preserve"> that spatial heterogeneity and disturbance are likely to drive the shape of BEF curves</w:t>
      </w:r>
      <w:r w:rsidR="00C80208">
        <w:t xml:space="preserve"> </w:t>
      </w:r>
      <w:r w:rsidR="00C80208">
        <w:fldChar w:fldCharType="begin"/>
      </w:r>
      <w:r w:rsidR="00C80208">
        <w:instrText xml:space="preserve"> ADDIN ZOTERO_ITEM CSL_CITATION {"citationID":"KNobiEVL","properties":{"formattedCitation":"(Brad J. Cardinale, Nelson, &amp; Palmer, 2000)","plainCitation":"(Brad J. Cardinale, Nelson, &amp; Palmer, 2000)","noteIndex":0},"citationItems":[{"id":3424,"uris":["http://zotero.org/users/3148698/items/4PGPUM7L"],"uri":["http://zotero.org/users/3148698/items/4PGPUM7L"],"itemData":{"id":3424,"type":"article-journal","title":"Linking species diversity to the functioning of ecosystems: on the importance of environmental context","container-title":"Oikos","page":"175-183","volume":"91","issue":"1","source":"Wiley Online Library","abstract":"There is currently much interest in understanding how loss of biodiversity might alter ecological processes vital to the functioning of ecosystems. Unfortunately, ecologists have reached little consensus regarding the importance of species diversity to ecosystem functioning because empirical studies have not demonstrated any consistent relationship between the number of species in a system and the rates of ecological processes. We present the results of a simple model that suggests there may be no single, generalizable relationship between species diversity and the productivity of an ecosystem because the relative contributions of species to productivity change with environmental context. The model determined productivity for landscapes varying in species diversity (the number of species in the colonist pool), spatial heterogeneity (the number of habitat types composing the landscape), and disturbance regimes (+/− a non-selective mortality). Linear regressions were used to relate species diversity and productivity for each of the environmental contexts. Disturbance changed the form of the diversity/productivity relationship by reducing the slope (i.e. the change in productivity per species added to the colonist pool), but spatial heterogeneity increased or decreased this slope depending on the particular habitat types composing the landscape. The cause of the diversity/productivity relationship also changed with environmental context. The amount of variation in productivity explained by species diversity always increased with spatial heterogeneity, while the amount of variation explained by species composition (i.e. the particular species composing the colonist pool) tended to increase with disturbance. These results lead us to conclude that the form and cause of the relationship between species diversity and productivity may be highly dynamic-changing over both time and space. Because the trends resulted from well-known mechanisms by which environmental variation alters the absolute and relative abundances of taxa, we suspect this conclusion may be applicable to many different systems.","DOI":"10.1034/j.1600-0706.2000.910117.x","ISSN":"1600-0706","title-short":"Linking species diversity to the functioning of ecosystems","language":"en","author":[{"family":"Cardinale","given":"Brad J."},{"family":"Nelson","given":"Karen"},{"family":"Palmer","given":"Margaret A."}],"issued":{"date-parts":[["2000"]]}}}],"schema":"https://github.com/citation-style-language/schema/raw/master/csl-citation.json"} </w:instrText>
      </w:r>
      <w:r w:rsidR="00C80208">
        <w:fldChar w:fldCharType="separate"/>
      </w:r>
      <w:r w:rsidR="00C80208" w:rsidRPr="00C80208">
        <w:rPr>
          <w:rFonts w:ascii="Calibri" w:hAnsi="Calibri" w:cs="Calibri"/>
        </w:rPr>
        <w:t xml:space="preserve">(Brad J. </w:t>
      </w:r>
      <w:proofErr w:type="spellStart"/>
      <w:r w:rsidR="00C80208" w:rsidRPr="00C80208">
        <w:rPr>
          <w:rFonts w:ascii="Calibri" w:hAnsi="Calibri" w:cs="Calibri"/>
        </w:rPr>
        <w:t>Cardinale</w:t>
      </w:r>
      <w:proofErr w:type="spellEnd"/>
      <w:r w:rsidR="00C80208" w:rsidRPr="00C80208">
        <w:rPr>
          <w:rFonts w:ascii="Calibri" w:hAnsi="Calibri" w:cs="Calibri"/>
        </w:rPr>
        <w:t>, Nelson, &amp; Palmer, 2000)</w:t>
      </w:r>
      <w:r w:rsidR="00C80208">
        <w:fldChar w:fldCharType="end"/>
      </w:r>
      <w:r w:rsidR="00C80208">
        <w:t>.</w:t>
      </w:r>
      <w:r w:rsidR="004F1613">
        <w:t xml:space="preserve"> </w:t>
      </w:r>
      <w:r w:rsidR="0046712F">
        <w:t xml:space="preserve">In line with these predictions, a recent study showed that </w:t>
      </w:r>
      <w:r w:rsidR="00E7011C">
        <w:t>climate</w:t>
      </w:r>
      <w:r w:rsidR="0046712F">
        <w:t xml:space="preserve"> indirectly affects ecosystem </w:t>
      </w:r>
      <w:proofErr w:type="spellStart"/>
      <w:r w:rsidR="0046712F">
        <w:t>multifunctionnality</w:t>
      </w:r>
      <w:proofErr w:type="spellEnd"/>
      <w:r w:rsidR="0046712F">
        <w:t xml:space="preserve"> by altering the composition of </w:t>
      </w:r>
      <w:r w:rsidR="00E7011C">
        <w:t>above- and below-ground</w:t>
      </w:r>
      <w:r w:rsidR="00384728">
        <w:t xml:space="preserve"> plant and microbial</w:t>
      </w:r>
      <w:r w:rsidR="00E7011C">
        <w:t xml:space="preserve"> </w:t>
      </w:r>
      <w:r w:rsidR="0046712F">
        <w:t xml:space="preserve">communities </w:t>
      </w:r>
      <w:r w:rsidR="00E7011C">
        <w:fldChar w:fldCharType="begin"/>
      </w:r>
      <w:r w:rsidR="00E7011C">
        <w:instrText xml:space="preserve"> ADDIN ZOTERO_ITEM CSL_CITATION {"citationID":"5H6zn7Zt","properties":{"formattedCitation":"(Jing et al., 2015)","plainCitation":"(Jing et al., 2015)","noteIndex":0},"citationItems":[{"id":3397,"uris":["http://zotero.org/users/3148698/items/Q3R5XZLY"],"uri":["http://zotero.org/users/3148698/items/Q3R5XZLY"],"itemData":{"id":3397,"type":"article-journal","title":"The links between ecosystem multifunctionality and above- and belowground biodiversity are mediated by climate","container-title":"Nature Communications","page":"1-8","volume":"6","issue":"1","source":"www-nature-com.inee.bib.cnrs.fr","abstract":"Plant biodiversity often has a positive influence on ecosystem functioning. Here Jinget al. show that belowground diversity can also significantly impact ecosystem multifunctionality, but its relative effect varies by regional-scale climate variation.","DOI":"10.1038/ncomms9159","ISSN":"2041-1723","journalAbbreviation":"Nat Commun","language":"en","author":[{"family":"Jing","given":"Xin"},{"family":"Sanders","given":"Nathan J."},{"family":"Shi","given":"Yu"},{"family":"Chu","given":"Haiyan"},{"family":"Classen","given":"Aimée T."},{"family":"Zhao","given":"Ke"},{"family":"Chen","given":"Litong"},{"family":"Shi","given":"Yue"},{"family":"Jiang","given":"Youxu"},{"family":"He","given":"Jin-Sheng"}],"issued":{"date-parts":[["2015",9,2]]}}}],"schema":"https://github.com/citation-style-language/schema/raw/master/csl-citation.json"} </w:instrText>
      </w:r>
      <w:r w:rsidR="00E7011C">
        <w:fldChar w:fldCharType="separate"/>
      </w:r>
      <w:r w:rsidR="00E7011C" w:rsidRPr="00E7011C">
        <w:rPr>
          <w:rFonts w:ascii="Calibri" w:hAnsi="Calibri" w:cs="Calibri"/>
        </w:rPr>
        <w:t>(Jing et al., 2015)</w:t>
      </w:r>
      <w:r w:rsidR="00E7011C">
        <w:fldChar w:fldCharType="end"/>
      </w:r>
      <w:r w:rsidR="00E7011C">
        <w:t>.</w:t>
      </w:r>
      <w:r w:rsidR="00E82F8F">
        <w:t xml:space="preserve"> </w:t>
      </w:r>
      <w:r w:rsidR="00BF40C9">
        <w:t xml:space="preserve">More fundamentally, if ecosystem functioning is dependent on the </w:t>
      </w:r>
      <w:r w:rsidR="00C46AAC">
        <w:t>species richness</w:t>
      </w:r>
      <w:r w:rsidR="00857E5D">
        <w:t xml:space="preserve">, any driver of species richness </w:t>
      </w:r>
      <w:r w:rsidR="00BF40C9">
        <w:t xml:space="preserve">should affect </w:t>
      </w:r>
      <w:r w:rsidR="00857E5D">
        <w:t>it</w:t>
      </w:r>
      <w:r w:rsidR="00BF40C9">
        <w:t>.</w:t>
      </w:r>
      <w:r w:rsidR="001E1794">
        <w:t xml:space="preserve"> </w:t>
      </w:r>
      <w:r w:rsidR="00A13176">
        <w:t>Because</w:t>
      </w:r>
      <w:r w:rsidR="001E1794">
        <w:t xml:space="preserve"> studying the determinants of species richness has been one major focus of community ecology </w:t>
      </w:r>
      <w:r w:rsidR="001E1794">
        <w:fldChar w:fldCharType="begin"/>
      </w:r>
      <w:r w:rsidR="001E1794">
        <w:instrText xml:space="preserve"> ADDIN ZOTERO_ITEM CSL_CITATION {"citationID":"kI2LqIjC","properties":{"formattedCitation":"(Loreau, 2010)","plainCitation":"(Loreau, 2010)","noteIndex":0},"citationItems":[{"id":3509,"uris":["http://zotero.org/users/3148698/items/4LSRREYU"],"uri":["http://zotero.org/users/3148698/items/4LSRREYU"],"itemData":{"id":3509,"type":"article-journal","title":"Linking biodiversity and ecosystems: towards a unifying ecological theory","container-title":"Philosophical Transactions of the Royal Society B: Biological Sciences","page":"49-60","volume":"365","issue":"1537","source":"royalsocietypublishing.org (Atypon)","abstract":"Community ecology and ecosystem ecology provide two perspectives on complex ecological systems that have largely complementary strengths and weaknesses. Merging the two perspectives is necessary both to ensure continued scientific progress and to provide society with the scientific means to face growing environmental challenges. Recent research on biodiversity and ecosystem functioning has contributed to this goal in several ways. By addressing a new question of high relevance for both science and society, by challenging existing paradigms, by tightly linking theory and experiments, by building scientific consensus beyond differences in opinion, by integrating fragmented disciplines and research fields, by connecting itself to other disciplines and management issues, it has helped transform ecology not only in content, but also in form. Creating a genuine evolutionary ecosystem ecology that links the evolution of species traits at the individual level, the dynamics of species interactions, and the overall functioning of ecosystems would give new impetus to this much-needed process of unification across ecological disciplines. Recent community evolution models are a promising step in that direction.","DOI":"10.1098/rstb.2009.0155","title-short":"Linking biodiversity and ecosystems","journalAbbreviation":"Philosophical Transactions of the Royal Society B: Biological Sciences","author":[{"family":"Loreau","given":"Michel"}],"issued":{"date-parts":[["2010",1,12]]}}}],"schema":"https://github.com/citation-style-language/schema/raw/master/csl-citation.json"} </w:instrText>
      </w:r>
      <w:r w:rsidR="001E1794">
        <w:fldChar w:fldCharType="separate"/>
      </w:r>
      <w:r w:rsidR="001E1794" w:rsidRPr="001E1794">
        <w:rPr>
          <w:rFonts w:ascii="Calibri" w:hAnsi="Calibri" w:cs="Calibri"/>
        </w:rPr>
        <w:t>(</w:t>
      </w:r>
      <w:proofErr w:type="spellStart"/>
      <w:r w:rsidR="001E1794" w:rsidRPr="001E1794">
        <w:rPr>
          <w:rFonts w:ascii="Calibri" w:hAnsi="Calibri" w:cs="Calibri"/>
        </w:rPr>
        <w:t>Loreau</w:t>
      </w:r>
      <w:proofErr w:type="spellEnd"/>
      <w:r w:rsidR="001E1794" w:rsidRPr="001E1794">
        <w:rPr>
          <w:rFonts w:ascii="Calibri" w:hAnsi="Calibri" w:cs="Calibri"/>
        </w:rPr>
        <w:t>, 2010)</w:t>
      </w:r>
      <w:r w:rsidR="001E1794">
        <w:fldChar w:fldCharType="end"/>
      </w:r>
      <w:r w:rsidR="00B44215">
        <w:t>,</w:t>
      </w:r>
      <w:r w:rsidR="00A13176">
        <w:t xml:space="preserve"> classical niche theory could be used to indirectly predict ecosystem functioning </w:t>
      </w:r>
      <w:r w:rsidR="00E11A91">
        <w:t>by focusing on</w:t>
      </w:r>
      <w:r w:rsidR="00A13176">
        <w:t xml:space="preserve"> the determinants of species coexistence </w:t>
      </w:r>
      <w:r w:rsidR="00A13176">
        <w:fldChar w:fldCharType="begin"/>
      </w:r>
      <w:r w:rsidR="00A13176">
        <w:instrText xml:space="preserve"> ADDIN ZOTERO_ITEM CSL_CITATION {"citationID":"EZiGu0k6","properties":{"formattedCitation":"(Turnbull et al., 2016)","plainCitation":"(Turnbull et al., 2016)","noteIndex":0},"citationItems":[{"id":3359,"uris":["http://zotero.org/users/3148698/items/UXRPQAKN"],"uri":["http://zotero.org/users/3148698/items/UXRPQAKN"],"itemData":{"id":3359,"type":"article-journal","title":"Understanding the value of plant diversity for ecosystem functioning through niche theory","container-title":"Proceedings of the Royal Society B: Biological Sciences","page":"20160536","volume":"283","issue":"1844","source":"royalsocietypublishing.org (Atypon)","abstract":"Biodiversity experiments have generated robust empirical results supporting the hypothesis that ecosystems function better when they contain more species. Given that ecosystems provide services that are valued by humans, this inevitably suggests that the loss of species from natural ecosystems could diminish their value. This raises two important questions. First, will experimental results translate into the real world, where species are being lost at an alarming rate? And second, what are the benefits and pitfalls of such valuation exercises? We argue that the empirical results obtained in experiments are entirely consistent with well-established theories of species coexistence. We then examine the current body of work through the lens of niche theory and highlight where closer links with theory could open up opportunities for future research. We argue that niche theory predicts that diversity–functioning relationships are likely to be stronger (and require more species) in the field than in simplified experimental settings. However, we caution that while many of the biological processes that promote coexistence can also generate diversity–function relationships, there is no simple mapping between the two. This implies that valuation exercises need to proceed with care.","DOI":"10.1098/rspb.2016.0536","journalAbbreviation":"Proceedings of the Royal Society B: Biological Sciences","author":[{"family":"Turnbull","given":"Lindsay A."},{"family":"Isbell","given":"Forest"},{"family":"Purves","given":"Drew W."},{"family":"Loreau","given":"Michel"},{"family":"Hector","given":"Andy"}],"issued":{"date-parts":[["2016",12,14]]}}}],"schema":"https://github.com/citation-style-language/schema/raw/master/csl-citation.json"} </w:instrText>
      </w:r>
      <w:r w:rsidR="00A13176">
        <w:fldChar w:fldCharType="separate"/>
      </w:r>
      <w:r w:rsidR="00A13176" w:rsidRPr="00A13176">
        <w:rPr>
          <w:rFonts w:ascii="Calibri" w:hAnsi="Calibri" w:cs="Calibri"/>
        </w:rPr>
        <w:t>(Turnbull et al., 2016)</w:t>
      </w:r>
      <w:r w:rsidR="00A13176">
        <w:fldChar w:fldCharType="end"/>
      </w:r>
      <w:r w:rsidR="00A13176">
        <w:t>.</w:t>
      </w:r>
      <w:r w:rsidR="00F6768F">
        <w:t xml:space="preserve"> </w:t>
      </w:r>
      <w:r w:rsidR="00BD4B26">
        <w:t>For</w:t>
      </w:r>
      <w:r w:rsidR="00C33C40">
        <w:t xml:space="preserve"> instance, aquatic </w:t>
      </w:r>
      <w:proofErr w:type="spellStart"/>
      <w:r w:rsidR="00C33C40">
        <w:t>detritivore</w:t>
      </w:r>
      <w:proofErr w:type="spellEnd"/>
      <w:r w:rsidR="00C33C40">
        <w:t xml:space="preserve"> interactions were shown to change along environmental stress gradients, which was proposed as a likely explanation for the context-dependence of BEF relationships </w:t>
      </w:r>
      <w:r w:rsidR="00C33C40">
        <w:fldChar w:fldCharType="begin"/>
      </w:r>
      <w:r w:rsidR="00C33C40">
        <w:instrText xml:space="preserve"> ADDIN ZOTERO_ITEM CSL_CITATION {"citationID":"aD5jDcbi","properties":{"formattedCitation":"(Fug\\uc0\\u232{}re et al., 2012)","plainCitation":"(Fugère et al., 2012)","noteIndex":0},"citationItems":[{"id":3399,"uris":["http://zotero.org/users/3148698/items/EJNYLQK2"],"uri":["http://zotero.org/users/3148698/items/EJNYLQK2"],"itemData":{"id":3399,"type":"article-journal","title":"Testing the stress-gradient hypothesis with aquatic detritivorous invertebrates: insights for biodiversity-ecosystem functioning research","container-title":"Journal of Animal Ecology","page":"1259-1267","volume":"81","issue":"6","source":"Wiley Online Library","abstract":"1. The stress-gradient hypothesis (SGH) states that environmental stress modulates species interactions, causing a shift from negative interactions to net positive interactions with increasing stress. 2. Potentially, this modulation of species interactions could in turn influence biodiversity-ecosystem function (B-EF) relationships along stress gradients. Although the SGH has been extensively discussed in plant community ecology in the past two decades, it has received little attention from animal ecologists. 3. To explore whether the SGH could be applied to animal communities, we conducted a litter decomposition experiment with aquatic detritivorous invertebrates in which we manipulated litter quality and measured species interactions along this resource quality gradient. Litter quality was manipulated by presenting detritivores with leaves of plant species varying in specific leaf area and decomposition rate in streams. 4. We found a switch from negative to neutral interactions with increasing resource quality stress, in line with the SGH. However, by re-examining other published results with aquatic detritivores from the perspective of the SGH, we found that a diversity of patterns seem to characterize detritivore interactions along stress gradients. 5. Although the basic pattern proposed by the SGH may not apply to animal systems in general, we show that aquatic detritivore interactions do change along stress gradients, which underlines the importance of incorporating environmental stressors more explicitly in B-EF research.","DOI":"10.1111/j.1365-2656.2012.01994.x","ISSN":"1365-2656","title-short":"Testing the stress-gradient hypothesis with aquatic detritivorous invertebrates","language":"en","author":[{"family":"Fugère","given":"V."},{"family":"Andino","given":"P."},{"family":"Espinosa","given":"R."},{"family":"Anthelme","given":"F."},{"family":"Jacobsen","given":"D."},{"family":"Dangles","given":"O."}],"issued":{"date-parts":[["2012"]]}}}],"schema":"https://github.com/citation-style-language/schema/raw/master/csl-citation.json"} </w:instrText>
      </w:r>
      <w:r w:rsidR="00C33C40">
        <w:fldChar w:fldCharType="separate"/>
      </w:r>
      <w:r w:rsidR="00C33C40" w:rsidRPr="00C33C40">
        <w:rPr>
          <w:rFonts w:ascii="Calibri" w:hAnsi="Calibri" w:cs="Calibri"/>
          <w:szCs w:val="24"/>
        </w:rPr>
        <w:t>(</w:t>
      </w:r>
      <w:proofErr w:type="spellStart"/>
      <w:r w:rsidR="00C33C40" w:rsidRPr="00C33C40">
        <w:rPr>
          <w:rFonts w:ascii="Calibri" w:hAnsi="Calibri" w:cs="Calibri"/>
          <w:szCs w:val="24"/>
        </w:rPr>
        <w:t>Fugère</w:t>
      </w:r>
      <w:proofErr w:type="spellEnd"/>
      <w:r w:rsidR="00C33C40" w:rsidRPr="00C33C40">
        <w:rPr>
          <w:rFonts w:ascii="Calibri" w:hAnsi="Calibri" w:cs="Calibri"/>
          <w:szCs w:val="24"/>
        </w:rPr>
        <w:t xml:space="preserve"> et al., 2012)</w:t>
      </w:r>
      <w:r w:rsidR="00C33C40">
        <w:fldChar w:fldCharType="end"/>
      </w:r>
      <w:r w:rsidR="00C33C40">
        <w:t xml:space="preserve">. </w:t>
      </w:r>
      <w:r w:rsidR="004F1613">
        <w:t xml:space="preserve">Even </w:t>
      </w:r>
      <w:r w:rsidR="008D77FC">
        <w:t xml:space="preserve">in environment with similar climates, the availability of resources is expected to determine the number of coexisting species by shaping the niche dimensionality </w:t>
      </w:r>
      <w:r w:rsidR="008D77FC">
        <w:fldChar w:fldCharType="begin"/>
      </w:r>
      <w:r w:rsidR="008D77FC">
        <w:instrText xml:space="preserve"> ADDIN ZOTERO_ITEM CSL_CITATION {"citationID":"QcEQRRV0","properties":{"formattedCitation":"(Harpole &amp; Tilman, 2007)","plainCitation":"(Harpole &amp; Tilman, 2007)","noteIndex":0},"citationItems":[{"id":3485,"uris":["http://zotero.org/users/3148698/items/JBAFUEIZ"],"uri":["http://zotero.org/users/3148698/items/JBAFUEIZ"],"itemData":{"id":3485,"type":"article-journal","title":"Grassland species loss resulting from reduced niche dimension","container-title":"Nature","page":"791-793","volume":"446","issue":"7137","source":"www-nature-com.inee.bib.cnrs.fr","abstract":"Although resource limitation is not the only factor that could explain species richness and biodiversity, it is shown that it explains bidoversity in experimental grass plots in California, and could explain results in the long-running Park Grass Experiment in the UK.","DOI":"10.1038/nature05684","ISSN":"1476-4687","journalAbbreviation":"Nature","language":"en","author":[{"family":"Harpole","given":"W. Stanley"},{"family":"Tilman","given":"David"}],"issued":{"date-parts":[["2007",4]]}}}],"schema":"https://github.com/citation-style-language/schema/raw/master/csl-citation.json"} </w:instrText>
      </w:r>
      <w:r w:rsidR="008D77FC">
        <w:fldChar w:fldCharType="separate"/>
      </w:r>
      <w:r w:rsidR="008D77FC" w:rsidRPr="008D77FC">
        <w:rPr>
          <w:rFonts w:ascii="Calibri" w:hAnsi="Calibri" w:cs="Calibri"/>
        </w:rPr>
        <w:t>(</w:t>
      </w:r>
      <w:proofErr w:type="spellStart"/>
      <w:r w:rsidR="008D77FC" w:rsidRPr="008D77FC">
        <w:rPr>
          <w:rFonts w:ascii="Calibri" w:hAnsi="Calibri" w:cs="Calibri"/>
        </w:rPr>
        <w:t>Harpole</w:t>
      </w:r>
      <w:proofErr w:type="spellEnd"/>
      <w:r w:rsidR="008D77FC" w:rsidRPr="008D77FC">
        <w:rPr>
          <w:rFonts w:ascii="Calibri" w:hAnsi="Calibri" w:cs="Calibri"/>
        </w:rPr>
        <w:t xml:space="preserve"> &amp; </w:t>
      </w:r>
      <w:proofErr w:type="spellStart"/>
      <w:r w:rsidR="008D77FC" w:rsidRPr="008D77FC">
        <w:rPr>
          <w:rFonts w:ascii="Calibri" w:hAnsi="Calibri" w:cs="Calibri"/>
        </w:rPr>
        <w:t>Tilman</w:t>
      </w:r>
      <w:proofErr w:type="spellEnd"/>
      <w:r w:rsidR="008D77FC" w:rsidRPr="008D77FC">
        <w:rPr>
          <w:rFonts w:ascii="Calibri" w:hAnsi="Calibri" w:cs="Calibri"/>
        </w:rPr>
        <w:t>, 2007)</w:t>
      </w:r>
      <w:r w:rsidR="008D77FC">
        <w:fldChar w:fldCharType="end"/>
      </w:r>
      <w:r w:rsidR="008D77FC">
        <w:t>: increasing the number of limiting resources</w:t>
      </w:r>
      <w:r w:rsidR="004F1613">
        <w:t xml:space="preserve"> </w:t>
      </w:r>
      <w:r w:rsidR="008D77FC">
        <w:t>is then likely to allow more c</w:t>
      </w:r>
      <w:r w:rsidR="00D226E4">
        <w:t>omplementary species to coexist because each of them specializes on a different subset of all the resources.</w:t>
      </w:r>
      <w:r w:rsidR="002C7ED5">
        <w:t xml:space="preserve"> BEF relationships thus seem to depend on environmental variables at large spatial scales as well as locally.</w:t>
      </w:r>
    </w:p>
    <w:p w:rsidR="007B7D96" w:rsidRDefault="007B7D96" w:rsidP="00BA5A27">
      <w:pPr>
        <w:ind w:firstLine="284"/>
      </w:pPr>
      <w:r>
        <w:t xml:space="preserve">Trait-based approaches provide a useful was to capture both the dependence of BEF </w:t>
      </w:r>
    </w:p>
    <w:p w:rsidR="007B7D96" w:rsidRDefault="007B7D96" w:rsidP="00BA5A27">
      <w:pPr>
        <w:ind w:firstLine="284"/>
      </w:pPr>
      <w:r>
        <w:t>With the dichotomy effect traits/response traits.</w:t>
      </w:r>
    </w:p>
    <w:p w:rsidR="007B7D96" w:rsidRDefault="007B7D96" w:rsidP="00BA5A27">
      <w:pPr>
        <w:ind w:firstLine="284"/>
      </w:pPr>
      <w:r>
        <w:t xml:space="preserve"> Since the functional characteristics of the species are responsible for their effect on ecosystem functioning, and the</w:t>
      </w:r>
    </w:p>
    <w:p w:rsidR="007B7D96" w:rsidRDefault="007B7D96" w:rsidP="00BA5A27">
      <w:pPr>
        <w:ind w:firstLine="284"/>
      </w:pPr>
    </w:p>
    <w:p w:rsidR="005333AE" w:rsidRDefault="00BD4B26" w:rsidP="00BA5A27">
      <w:pPr>
        <w:ind w:firstLine="284"/>
      </w:pPr>
      <w:r>
        <w:t>A unifying framework for considering these relationships stems from trait-based ecology.</w:t>
      </w:r>
    </w:p>
    <w:p w:rsidR="005333AE" w:rsidRDefault="005333AE" w:rsidP="00BA5A27">
      <w:pPr>
        <w:ind w:firstLine="284"/>
      </w:pPr>
    </w:p>
    <w:p w:rsidR="005333AE" w:rsidRDefault="005333AE" w:rsidP="00BA5A27">
      <w:pPr>
        <w:ind w:firstLine="284"/>
      </w:pPr>
    </w:p>
    <w:p w:rsidR="00C038BB" w:rsidRDefault="00C038BB" w:rsidP="00152FF2">
      <w:pPr>
        <w:ind w:firstLine="284"/>
      </w:pPr>
    </w:p>
    <w:p w:rsidR="007B7D96" w:rsidRPr="007B7D96" w:rsidRDefault="00C038BB" w:rsidP="007B7D96">
      <w:pPr>
        <w:pStyle w:val="Bibliography"/>
        <w:rPr>
          <w:rFonts w:ascii="Calibri" w:hAnsi="Calibri" w:cs="Calibri"/>
        </w:rPr>
      </w:pPr>
      <w:r>
        <w:fldChar w:fldCharType="begin"/>
      </w:r>
      <w:r w:rsidR="007B7D96">
        <w:instrText xml:space="preserve"> ADDIN ZOTERO_BIBL {"uncited":[],"omitted":[],"custom":[]} CSL_BIBLIOGRAPHY </w:instrText>
      </w:r>
      <w:r>
        <w:fldChar w:fldCharType="separate"/>
      </w:r>
      <w:proofErr w:type="spellStart"/>
      <w:r w:rsidR="007B7D96" w:rsidRPr="007B7D96">
        <w:rPr>
          <w:rFonts w:ascii="Calibri" w:hAnsi="Calibri" w:cs="Calibri"/>
        </w:rPr>
        <w:t>Balvanera</w:t>
      </w:r>
      <w:proofErr w:type="spellEnd"/>
      <w:r w:rsidR="007B7D96" w:rsidRPr="007B7D96">
        <w:rPr>
          <w:rFonts w:ascii="Calibri" w:hAnsi="Calibri" w:cs="Calibri"/>
        </w:rPr>
        <w:t xml:space="preserve">, P., </w:t>
      </w:r>
      <w:proofErr w:type="spellStart"/>
      <w:r w:rsidR="007B7D96" w:rsidRPr="007B7D96">
        <w:rPr>
          <w:rFonts w:ascii="Calibri" w:hAnsi="Calibri" w:cs="Calibri"/>
        </w:rPr>
        <w:t>Pfisterer</w:t>
      </w:r>
      <w:proofErr w:type="spellEnd"/>
      <w:r w:rsidR="007B7D96" w:rsidRPr="007B7D96">
        <w:rPr>
          <w:rFonts w:ascii="Calibri" w:hAnsi="Calibri" w:cs="Calibri"/>
        </w:rPr>
        <w:t xml:space="preserve">, A. B., </w:t>
      </w:r>
      <w:proofErr w:type="spellStart"/>
      <w:r w:rsidR="007B7D96" w:rsidRPr="007B7D96">
        <w:rPr>
          <w:rFonts w:ascii="Calibri" w:hAnsi="Calibri" w:cs="Calibri"/>
        </w:rPr>
        <w:t>Buchmann</w:t>
      </w:r>
      <w:proofErr w:type="spellEnd"/>
      <w:r w:rsidR="007B7D96" w:rsidRPr="007B7D96">
        <w:rPr>
          <w:rFonts w:ascii="Calibri" w:hAnsi="Calibri" w:cs="Calibri"/>
        </w:rPr>
        <w:t xml:space="preserve">, N., He, J.-S., </w:t>
      </w:r>
      <w:proofErr w:type="spellStart"/>
      <w:r w:rsidR="007B7D96" w:rsidRPr="007B7D96">
        <w:rPr>
          <w:rFonts w:ascii="Calibri" w:hAnsi="Calibri" w:cs="Calibri"/>
        </w:rPr>
        <w:t>Nakashizuka</w:t>
      </w:r>
      <w:proofErr w:type="spellEnd"/>
      <w:r w:rsidR="007B7D96" w:rsidRPr="007B7D96">
        <w:rPr>
          <w:rFonts w:ascii="Calibri" w:hAnsi="Calibri" w:cs="Calibri"/>
        </w:rPr>
        <w:t xml:space="preserve">, T., </w:t>
      </w:r>
      <w:proofErr w:type="spellStart"/>
      <w:r w:rsidR="007B7D96" w:rsidRPr="007B7D96">
        <w:rPr>
          <w:rFonts w:ascii="Calibri" w:hAnsi="Calibri" w:cs="Calibri"/>
        </w:rPr>
        <w:t>Raffaelli</w:t>
      </w:r>
      <w:proofErr w:type="spellEnd"/>
      <w:r w:rsidR="007B7D96" w:rsidRPr="007B7D96">
        <w:rPr>
          <w:rFonts w:ascii="Calibri" w:hAnsi="Calibri" w:cs="Calibri"/>
        </w:rPr>
        <w:t xml:space="preserve">, D., &amp; </w:t>
      </w:r>
      <w:proofErr w:type="spellStart"/>
      <w:r w:rsidR="007B7D96" w:rsidRPr="007B7D96">
        <w:rPr>
          <w:rFonts w:ascii="Calibri" w:hAnsi="Calibri" w:cs="Calibri"/>
        </w:rPr>
        <w:t>Schmid</w:t>
      </w:r>
      <w:proofErr w:type="spellEnd"/>
      <w:r w:rsidR="007B7D96" w:rsidRPr="007B7D96">
        <w:rPr>
          <w:rFonts w:ascii="Calibri" w:hAnsi="Calibri" w:cs="Calibri"/>
        </w:rPr>
        <w:t xml:space="preserve">, B. (2006). Quantifying the evidence for biodiversity effects on ecosystem functioning and services. </w:t>
      </w:r>
      <w:r w:rsidR="007B7D96" w:rsidRPr="007B7D96">
        <w:rPr>
          <w:rFonts w:ascii="Calibri" w:hAnsi="Calibri" w:cs="Calibri"/>
          <w:i/>
          <w:iCs/>
        </w:rPr>
        <w:t>Ecology Letters</w:t>
      </w:r>
      <w:r w:rsidR="007B7D96" w:rsidRPr="007B7D96">
        <w:rPr>
          <w:rFonts w:ascii="Calibri" w:hAnsi="Calibri" w:cs="Calibri"/>
        </w:rPr>
        <w:t xml:space="preserve">, </w:t>
      </w:r>
      <w:r w:rsidR="007B7D96" w:rsidRPr="007B7D96">
        <w:rPr>
          <w:rFonts w:ascii="Calibri" w:hAnsi="Calibri" w:cs="Calibri"/>
          <w:i/>
          <w:iCs/>
        </w:rPr>
        <w:t>9</w:t>
      </w:r>
      <w:r w:rsidR="007B7D96" w:rsidRPr="007B7D96">
        <w:rPr>
          <w:rFonts w:ascii="Calibri" w:hAnsi="Calibri" w:cs="Calibri"/>
        </w:rPr>
        <w:t xml:space="preserve">(10), 1146–1156. </w:t>
      </w:r>
      <w:proofErr w:type="spellStart"/>
      <w:r w:rsidR="007B7D96" w:rsidRPr="007B7D96">
        <w:rPr>
          <w:rFonts w:ascii="Calibri" w:hAnsi="Calibri" w:cs="Calibri"/>
        </w:rPr>
        <w:t>doi</w:t>
      </w:r>
      <w:proofErr w:type="spellEnd"/>
      <w:r w:rsidR="007B7D96" w:rsidRPr="007B7D96">
        <w:rPr>
          <w:rFonts w:ascii="Calibri" w:hAnsi="Calibri" w:cs="Calibri"/>
        </w:rPr>
        <w:t>: 10.1111/j.1461-0248.2006.00963.x</w:t>
      </w:r>
    </w:p>
    <w:p w:rsidR="007B7D96" w:rsidRPr="007B7D96" w:rsidRDefault="007B7D96" w:rsidP="007B7D96">
      <w:pPr>
        <w:pStyle w:val="Bibliography"/>
        <w:rPr>
          <w:rFonts w:ascii="Calibri" w:hAnsi="Calibri" w:cs="Calibri"/>
        </w:rPr>
      </w:pPr>
      <w:r w:rsidRPr="007B7D96">
        <w:rPr>
          <w:rFonts w:ascii="Calibri" w:hAnsi="Calibri" w:cs="Calibri"/>
        </w:rPr>
        <w:t xml:space="preserve">Barry, K. E., </w:t>
      </w:r>
      <w:proofErr w:type="spellStart"/>
      <w:r w:rsidRPr="007B7D96">
        <w:rPr>
          <w:rFonts w:ascii="Calibri" w:hAnsi="Calibri" w:cs="Calibri"/>
        </w:rPr>
        <w:t>Mommer</w:t>
      </w:r>
      <w:proofErr w:type="spellEnd"/>
      <w:r w:rsidRPr="007B7D96">
        <w:rPr>
          <w:rFonts w:ascii="Calibri" w:hAnsi="Calibri" w:cs="Calibri"/>
        </w:rPr>
        <w:t xml:space="preserve">, L., </w:t>
      </w:r>
      <w:proofErr w:type="spellStart"/>
      <w:r w:rsidRPr="007B7D96">
        <w:rPr>
          <w:rFonts w:ascii="Calibri" w:hAnsi="Calibri" w:cs="Calibri"/>
        </w:rPr>
        <w:t>Ruijven</w:t>
      </w:r>
      <w:proofErr w:type="spellEnd"/>
      <w:r w:rsidRPr="007B7D96">
        <w:rPr>
          <w:rFonts w:ascii="Calibri" w:hAnsi="Calibri" w:cs="Calibri"/>
        </w:rPr>
        <w:t xml:space="preserve">, J. van, Wirth, C., Wright, A. J., Bai, Y., … </w:t>
      </w:r>
      <w:proofErr w:type="spellStart"/>
      <w:r w:rsidRPr="007B7D96">
        <w:rPr>
          <w:rFonts w:ascii="Calibri" w:hAnsi="Calibri" w:cs="Calibri"/>
        </w:rPr>
        <w:t>Weigelt</w:t>
      </w:r>
      <w:proofErr w:type="spellEnd"/>
      <w:r w:rsidRPr="007B7D96">
        <w:rPr>
          <w:rFonts w:ascii="Calibri" w:hAnsi="Calibri" w:cs="Calibri"/>
        </w:rPr>
        <w:t xml:space="preserve">, A. (2019). The Future of Complementarity: Disentangling Causes from Consequences. </w:t>
      </w:r>
      <w:r w:rsidRPr="007B7D96">
        <w:rPr>
          <w:rFonts w:ascii="Calibri" w:hAnsi="Calibri" w:cs="Calibri"/>
          <w:i/>
          <w:iCs/>
        </w:rPr>
        <w:t>Trends in Ecology &amp; Evolution</w:t>
      </w:r>
      <w:r w:rsidRPr="007B7D96">
        <w:rPr>
          <w:rFonts w:ascii="Calibri" w:hAnsi="Calibri" w:cs="Calibri"/>
        </w:rPr>
        <w:t xml:space="preserve">, </w:t>
      </w:r>
      <w:r w:rsidRPr="007B7D96">
        <w:rPr>
          <w:rFonts w:ascii="Calibri" w:hAnsi="Calibri" w:cs="Calibri"/>
          <w:i/>
          <w:iCs/>
        </w:rPr>
        <w:t>34</w:t>
      </w:r>
      <w:r w:rsidRPr="007B7D96">
        <w:rPr>
          <w:rFonts w:ascii="Calibri" w:hAnsi="Calibri" w:cs="Calibri"/>
        </w:rPr>
        <w:t xml:space="preserve">(2), 167–180. </w:t>
      </w:r>
      <w:proofErr w:type="spellStart"/>
      <w:r w:rsidRPr="007B7D96">
        <w:rPr>
          <w:rFonts w:ascii="Calibri" w:hAnsi="Calibri" w:cs="Calibri"/>
        </w:rPr>
        <w:t>doi</w:t>
      </w:r>
      <w:proofErr w:type="spellEnd"/>
      <w:r w:rsidRPr="007B7D96">
        <w:rPr>
          <w:rFonts w:ascii="Calibri" w:hAnsi="Calibri" w:cs="Calibri"/>
        </w:rPr>
        <w:t>: 10.1016/j.tree.2018.10.013</w:t>
      </w:r>
    </w:p>
    <w:p w:rsidR="007B7D96" w:rsidRPr="007B7D96" w:rsidRDefault="007B7D96" w:rsidP="007B7D96">
      <w:pPr>
        <w:pStyle w:val="Bibliography"/>
        <w:rPr>
          <w:rFonts w:ascii="Calibri" w:hAnsi="Calibri" w:cs="Calibri"/>
        </w:rPr>
      </w:pPr>
      <w:proofErr w:type="spellStart"/>
      <w:r w:rsidRPr="007B7D96">
        <w:rPr>
          <w:rFonts w:ascii="Calibri" w:hAnsi="Calibri" w:cs="Calibri"/>
        </w:rPr>
        <w:t>Cardinale</w:t>
      </w:r>
      <w:proofErr w:type="spellEnd"/>
      <w:r w:rsidRPr="007B7D96">
        <w:rPr>
          <w:rFonts w:ascii="Calibri" w:hAnsi="Calibri" w:cs="Calibri"/>
        </w:rPr>
        <w:t xml:space="preserve">, Brad J., Nelson, K., &amp; Palmer, M. A. (2000). Linking species diversity to the functioning of ecosystems: on the importance of environmental context. </w:t>
      </w:r>
      <w:proofErr w:type="spellStart"/>
      <w:r w:rsidRPr="007B7D96">
        <w:rPr>
          <w:rFonts w:ascii="Calibri" w:hAnsi="Calibri" w:cs="Calibri"/>
          <w:i/>
          <w:iCs/>
        </w:rPr>
        <w:t>Oikos</w:t>
      </w:r>
      <w:proofErr w:type="spellEnd"/>
      <w:r w:rsidRPr="007B7D96">
        <w:rPr>
          <w:rFonts w:ascii="Calibri" w:hAnsi="Calibri" w:cs="Calibri"/>
        </w:rPr>
        <w:t xml:space="preserve">, </w:t>
      </w:r>
      <w:r w:rsidRPr="007B7D96">
        <w:rPr>
          <w:rFonts w:ascii="Calibri" w:hAnsi="Calibri" w:cs="Calibri"/>
          <w:i/>
          <w:iCs/>
        </w:rPr>
        <w:t>91</w:t>
      </w:r>
      <w:r w:rsidRPr="007B7D96">
        <w:rPr>
          <w:rFonts w:ascii="Calibri" w:hAnsi="Calibri" w:cs="Calibri"/>
        </w:rPr>
        <w:t xml:space="preserve">(1), 175–183. </w:t>
      </w:r>
      <w:proofErr w:type="spellStart"/>
      <w:r w:rsidRPr="007B7D96">
        <w:rPr>
          <w:rFonts w:ascii="Calibri" w:hAnsi="Calibri" w:cs="Calibri"/>
        </w:rPr>
        <w:t>doi</w:t>
      </w:r>
      <w:proofErr w:type="spellEnd"/>
      <w:r w:rsidRPr="007B7D96">
        <w:rPr>
          <w:rFonts w:ascii="Calibri" w:hAnsi="Calibri" w:cs="Calibri"/>
        </w:rPr>
        <w:t>: 10.1034/j.1600-0706.2000.910117.x</w:t>
      </w:r>
    </w:p>
    <w:p w:rsidR="007B7D96" w:rsidRPr="007B7D96" w:rsidRDefault="007B7D96" w:rsidP="007B7D96">
      <w:pPr>
        <w:pStyle w:val="Bibliography"/>
        <w:rPr>
          <w:rFonts w:ascii="Calibri" w:hAnsi="Calibri" w:cs="Calibri"/>
        </w:rPr>
      </w:pPr>
      <w:proofErr w:type="spellStart"/>
      <w:r w:rsidRPr="007B7D96">
        <w:rPr>
          <w:rFonts w:ascii="Calibri" w:hAnsi="Calibri" w:cs="Calibri"/>
        </w:rPr>
        <w:t>Cardinale</w:t>
      </w:r>
      <w:proofErr w:type="spellEnd"/>
      <w:r w:rsidRPr="007B7D96">
        <w:rPr>
          <w:rFonts w:ascii="Calibri" w:hAnsi="Calibri" w:cs="Calibri"/>
        </w:rPr>
        <w:t xml:space="preserve">, Bradley J., Duffy, J. E., Gonzalez, A., Hooper, D. U., </w:t>
      </w:r>
      <w:proofErr w:type="spellStart"/>
      <w:r w:rsidRPr="007B7D96">
        <w:rPr>
          <w:rFonts w:ascii="Calibri" w:hAnsi="Calibri" w:cs="Calibri"/>
        </w:rPr>
        <w:t>Perrings</w:t>
      </w:r>
      <w:proofErr w:type="spellEnd"/>
      <w:r w:rsidRPr="007B7D96">
        <w:rPr>
          <w:rFonts w:ascii="Calibri" w:hAnsi="Calibri" w:cs="Calibri"/>
        </w:rPr>
        <w:t xml:space="preserve">, C., </w:t>
      </w:r>
      <w:proofErr w:type="spellStart"/>
      <w:r w:rsidRPr="007B7D96">
        <w:rPr>
          <w:rFonts w:ascii="Calibri" w:hAnsi="Calibri" w:cs="Calibri"/>
        </w:rPr>
        <w:t>Venail</w:t>
      </w:r>
      <w:proofErr w:type="spellEnd"/>
      <w:r w:rsidRPr="007B7D96">
        <w:rPr>
          <w:rFonts w:ascii="Calibri" w:hAnsi="Calibri" w:cs="Calibri"/>
        </w:rPr>
        <w:t xml:space="preserve">, P., … </w:t>
      </w:r>
      <w:proofErr w:type="spellStart"/>
      <w:r w:rsidRPr="007B7D96">
        <w:rPr>
          <w:rFonts w:ascii="Calibri" w:hAnsi="Calibri" w:cs="Calibri"/>
        </w:rPr>
        <w:t>Naeem</w:t>
      </w:r>
      <w:proofErr w:type="spellEnd"/>
      <w:r w:rsidRPr="007B7D96">
        <w:rPr>
          <w:rFonts w:ascii="Calibri" w:hAnsi="Calibri" w:cs="Calibri"/>
        </w:rPr>
        <w:t xml:space="preserve">, S. (2012). Biodiversity loss and its impact on humanity. </w:t>
      </w:r>
      <w:r w:rsidRPr="007B7D96">
        <w:rPr>
          <w:rFonts w:ascii="Calibri" w:hAnsi="Calibri" w:cs="Calibri"/>
          <w:i/>
          <w:iCs/>
        </w:rPr>
        <w:t>Nature</w:t>
      </w:r>
      <w:r w:rsidRPr="007B7D96">
        <w:rPr>
          <w:rFonts w:ascii="Calibri" w:hAnsi="Calibri" w:cs="Calibri"/>
        </w:rPr>
        <w:t xml:space="preserve">, </w:t>
      </w:r>
      <w:r w:rsidRPr="007B7D96">
        <w:rPr>
          <w:rFonts w:ascii="Calibri" w:hAnsi="Calibri" w:cs="Calibri"/>
          <w:i/>
          <w:iCs/>
        </w:rPr>
        <w:t>486</w:t>
      </w:r>
      <w:r w:rsidRPr="007B7D96">
        <w:rPr>
          <w:rFonts w:ascii="Calibri" w:hAnsi="Calibri" w:cs="Calibri"/>
        </w:rPr>
        <w:t xml:space="preserve">(7401), 59–67. </w:t>
      </w:r>
      <w:proofErr w:type="spellStart"/>
      <w:r w:rsidRPr="007B7D96">
        <w:rPr>
          <w:rFonts w:ascii="Calibri" w:hAnsi="Calibri" w:cs="Calibri"/>
        </w:rPr>
        <w:t>doi</w:t>
      </w:r>
      <w:proofErr w:type="spellEnd"/>
      <w:r w:rsidRPr="007B7D96">
        <w:rPr>
          <w:rFonts w:ascii="Calibri" w:hAnsi="Calibri" w:cs="Calibri"/>
        </w:rPr>
        <w:t>: 10.1038/nature11148</w:t>
      </w:r>
    </w:p>
    <w:p w:rsidR="007B7D96" w:rsidRPr="007B7D96" w:rsidRDefault="007B7D96" w:rsidP="007B7D96">
      <w:pPr>
        <w:pStyle w:val="Bibliography"/>
        <w:rPr>
          <w:rFonts w:ascii="Calibri" w:hAnsi="Calibri" w:cs="Calibri"/>
        </w:rPr>
      </w:pPr>
      <w:proofErr w:type="spellStart"/>
      <w:r w:rsidRPr="007B7D96">
        <w:rPr>
          <w:rFonts w:ascii="Calibri" w:hAnsi="Calibri" w:cs="Calibri"/>
        </w:rPr>
        <w:t>Cardinale</w:t>
      </w:r>
      <w:proofErr w:type="spellEnd"/>
      <w:r w:rsidRPr="007B7D96">
        <w:rPr>
          <w:rFonts w:ascii="Calibri" w:hAnsi="Calibri" w:cs="Calibri"/>
        </w:rPr>
        <w:t xml:space="preserve">, Bradley J., </w:t>
      </w:r>
      <w:proofErr w:type="spellStart"/>
      <w:r w:rsidRPr="007B7D96">
        <w:rPr>
          <w:rFonts w:ascii="Calibri" w:hAnsi="Calibri" w:cs="Calibri"/>
        </w:rPr>
        <w:t>Matulich</w:t>
      </w:r>
      <w:proofErr w:type="spellEnd"/>
      <w:r w:rsidRPr="007B7D96">
        <w:rPr>
          <w:rFonts w:ascii="Calibri" w:hAnsi="Calibri" w:cs="Calibri"/>
        </w:rPr>
        <w:t xml:space="preserve">, K. L., Hooper, D. U., Byrnes, J. E., Duffy, E., </w:t>
      </w:r>
      <w:proofErr w:type="spellStart"/>
      <w:r w:rsidRPr="007B7D96">
        <w:rPr>
          <w:rFonts w:ascii="Calibri" w:hAnsi="Calibri" w:cs="Calibri"/>
        </w:rPr>
        <w:t>Gamfeldt</w:t>
      </w:r>
      <w:proofErr w:type="spellEnd"/>
      <w:r w:rsidRPr="007B7D96">
        <w:rPr>
          <w:rFonts w:ascii="Calibri" w:hAnsi="Calibri" w:cs="Calibri"/>
        </w:rPr>
        <w:t xml:space="preserve">, L., … Gonzalez, A. (2011). The functional role of producer diversity in ecosystems. </w:t>
      </w:r>
      <w:r w:rsidRPr="007B7D96">
        <w:rPr>
          <w:rFonts w:ascii="Calibri" w:hAnsi="Calibri" w:cs="Calibri"/>
          <w:i/>
          <w:iCs/>
        </w:rPr>
        <w:t>American Journal of Botany</w:t>
      </w:r>
      <w:r w:rsidRPr="007B7D96">
        <w:rPr>
          <w:rFonts w:ascii="Calibri" w:hAnsi="Calibri" w:cs="Calibri"/>
        </w:rPr>
        <w:t xml:space="preserve">, </w:t>
      </w:r>
      <w:r w:rsidRPr="007B7D96">
        <w:rPr>
          <w:rFonts w:ascii="Calibri" w:hAnsi="Calibri" w:cs="Calibri"/>
          <w:i/>
          <w:iCs/>
        </w:rPr>
        <w:t>98</w:t>
      </w:r>
      <w:r w:rsidRPr="007B7D96">
        <w:rPr>
          <w:rFonts w:ascii="Calibri" w:hAnsi="Calibri" w:cs="Calibri"/>
        </w:rPr>
        <w:t xml:space="preserve">(3), 572–592. </w:t>
      </w:r>
      <w:proofErr w:type="spellStart"/>
      <w:r w:rsidRPr="007B7D96">
        <w:rPr>
          <w:rFonts w:ascii="Calibri" w:hAnsi="Calibri" w:cs="Calibri"/>
        </w:rPr>
        <w:t>doi</w:t>
      </w:r>
      <w:proofErr w:type="spellEnd"/>
      <w:r w:rsidRPr="007B7D96">
        <w:rPr>
          <w:rFonts w:ascii="Calibri" w:hAnsi="Calibri" w:cs="Calibri"/>
        </w:rPr>
        <w:t>: 10.3732/ajb.1000364</w:t>
      </w:r>
    </w:p>
    <w:p w:rsidR="007B7D96" w:rsidRPr="007B7D96" w:rsidRDefault="007B7D96" w:rsidP="007B7D96">
      <w:pPr>
        <w:pStyle w:val="Bibliography"/>
        <w:rPr>
          <w:rFonts w:ascii="Calibri" w:hAnsi="Calibri" w:cs="Calibri"/>
          <w:lang w:val="fr-FR"/>
        </w:rPr>
      </w:pPr>
      <w:proofErr w:type="spellStart"/>
      <w:r w:rsidRPr="007B7D96">
        <w:rPr>
          <w:rFonts w:ascii="Calibri" w:hAnsi="Calibri" w:cs="Calibri"/>
        </w:rPr>
        <w:t>Cardinale</w:t>
      </w:r>
      <w:proofErr w:type="spellEnd"/>
      <w:r w:rsidRPr="007B7D96">
        <w:rPr>
          <w:rFonts w:ascii="Calibri" w:hAnsi="Calibri" w:cs="Calibri"/>
        </w:rPr>
        <w:t xml:space="preserve">, Bradley J., Srivastava, D. S., Emmett Duffy, J., Wright, J. P., Downing, A. L., </w:t>
      </w:r>
      <w:proofErr w:type="spellStart"/>
      <w:r w:rsidRPr="007B7D96">
        <w:rPr>
          <w:rFonts w:ascii="Calibri" w:hAnsi="Calibri" w:cs="Calibri"/>
        </w:rPr>
        <w:t>Sankaran</w:t>
      </w:r>
      <w:proofErr w:type="spellEnd"/>
      <w:r w:rsidRPr="007B7D96">
        <w:rPr>
          <w:rFonts w:ascii="Calibri" w:hAnsi="Calibri" w:cs="Calibri"/>
        </w:rPr>
        <w:t xml:space="preserve">, M., &amp; </w:t>
      </w:r>
      <w:proofErr w:type="spellStart"/>
      <w:r w:rsidRPr="007B7D96">
        <w:rPr>
          <w:rFonts w:ascii="Calibri" w:hAnsi="Calibri" w:cs="Calibri"/>
        </w:rPr>
        <w:t>Jouseau</w:t>
      </w:r>
      <w:proofErr w:type="spellEnd"/>
      <w:r w:rsidRPr="007B7D96">
        <w:rPr>
          <w:rFonts w:ascii="Calibri" w:hAnsi="Calibri" w:cs="Calibri"/>
        </w:rPr>
        <w:t xml:space="preserve">, C. (2006). Effects of biodiversity on the functioning of trophic groups and ecosystems. </w:t>
      </w:r>
      <w:r w:rsidRPr="007B7D96">
        <w:rPr>
          <w:rFonts w:ascii="Calibri" w:hAnsi="Calibri" w:cs="Calibri"/>
          <w:i/>
          <w:iCs/>
          <w:lang w:val="fr-FR"/>
        </w:rPr>
        <w:t>Nature</w:t>
      </w:r>
      <w:r w:rsidRPr="007B7D96">
        <w:rPr>
          <w:rFonts w:ascii="Calibri" w:hAnsi="Calibri" w:cs="Calibri"/>
          <w:lang w:val="fr-FR"/>
        </w:rPr>
        <w:t xml:space="preserve">, </w:t>
      </w:r>
      <w:r w:rsidRPr="007B7D96">
        <w:rPr>
          <w:rFonts w:ascii="Calibri" w:hAnsi="Calibri" w:cs="Calibri"/>
          <w:i/>
          <w:iCs/>
          <w:lang w:val="fr-FR"/>
        </w:rPr>
        <w:t>443</w:t>
      </w:r>
      <w:r w:rsidRPr="007B7D96">
        <w:rPr>
          <w:rFonts w:ascii="Calibri" w:hAnsi="Calibri" w:cs="Calibri"/>
          <w:lang w:val="fr-FR"/>
        </w:rPr>
        <w:t xml:space="preserve">(7114), 989–992. </w:t>
      </w:r>
      <w:proofErr w:type="spellStart"/>
      <w:r w:rsidRPr="007B7D96">
        <w:rPr>
          <w:rFonts w:ascii="Calibri" w:hAnsi="Calibri" w:cs="Calibri"/>
          <w:lang w:val="fr-FR"/>
        </w:rPr>
        <w:t>doi</w:t>
      </w:r>
      <w:proofErr w:type="spellEnd"/>
      <w:r w:rsidRPr="007B7D96">
        <w:rPr>
          <w:rFonts w:ascii="Calibri" w:hAnsi="Calibri" w:cs="Calibri"/>
          <w:lang w:val="fr-FR"/>
        </w:rPr>
        <w:t>: 10.1038/nature05202</w:t>
      </w:r>
    </w:p>
    <w:p w:rsidR="007B7D96" w:rsidRPr="007B7D96" w:rsidRDefault="007B7D96" w:rsidP="007B7D96">
      <w:pPr>
        <w:pStyle w:val="Bibliography"/>
        <w:rPr>
          <w:rFonts w:ascii="Calibri" w:hAnsi="Calibri" w:cs="Calibri"/>
        </w:rPr>
      </w:pPr>
      <w:proofErr w:type="spellStart"/>
      <w:r w:rsidRPr="007B7D96">
        <w:rPr>
          <w:rFonts w:ascii="Calibri" w:hAnsi="Calibri" w:cs="Calibri"/>
          <w:lang w:val="fr-FR"/>
        </w:rPr>
        <w:t>Fugère</w:t>
      </w:r>
      <w:proofErr w:type="spellEnd"/>
      <w:r w:rsidRPr="007B7D96">
        <w:rPr>
          <w:rFonts w:ascii="Calibri" w:hAnsi="Calibri" w:cs="Calibri"/>
          <w:lang w:val="fr-FR"/>
        </w:rPr>
        <w:t xml:space="preserve">, V., </w:t>
      </w:r>
      <w:proofErr w:type="spellStart"/>
      <w:r w:rsidRPr="007B7D96">
        <w:rPr>
          <w:rFonts w:ascii="Calibri" w:hAnsi="Calibri" w:cs="Calibri"/>
          <w:lang w:val="fr-FR"/>
        </w:rPr>
        <w:t>Andino</w:t>
      </w:r>
      <w:proofErr w:type="spellEnd"/>
      <w:r w:rsidRPr="007B7D96">
        <w:rPr>
          <w:rFonts w:ascii="Calibri" w:hAnsi="Calibri" w:cs="Calibri"/>
          <w:lang w:val="fr-FR"/>
        </w:rPr>
        <w:t xml:space="preserve">, P., Espinosa, R., Anthelme, F., Jacobsen, D., &amp; </w:t>
      </w:r>
      <w:proofErr w:type="spellStart"/>
      <w:r w:rsidRPr="007B7D96">
        <w:rPr>
          <w:rFonts w:ascii="Calibri" w:hAnsi="Calibri" w:cs="Calibri"/>
          <w:lang w:val="fr-FR"/>
        </w:rPr>
        <w:t>Dangles</w:t>
      </w:r>
      <w:proofErr w:type="spellEnd"/>
      <w:r w:rsidRPr="007B7D96">
        <w:rPr>
          <w:rFonts w:ascii="Calibri" w:hAnsi="Calibri" w:cs="Calibri"/>
          <w:lang w:val="fr-FR"/>
        </w:rPr>
        <w:t xml:space="preserve">, O. (2012). </w:t>
      </w:r>
      <w:r w:rsidRPr="007B7D96">
        <w:rPr>
          <w:rFonts w:ascii="Calibri" w:hAnsi="Calibri" w:cs="Calibri"/>
        </w:rPr>
        <w:t xml:space="preserve">Testing the stress-gradient hypothesis with aquatic </w:t>
      </w:r>
      <w:proofErr w:type="spellStart"/>
      <w:r w:rsidRPr="007B7D96">
        <w:rPr>
          <w:rFonts w:ascii="Calibri" w:hAnsi="Calibri" w:cs="Calibri"/>
        </w:rPr>
        <w:t>detritivorous</w:t>
      </w:r>
      <w:proofErr w:type="spellEnd"/>
      <w:r w:rsidRPr="007B7D96">
        <w:rPr>
          <w:rFonts w:ascii="Calibri" w:hAnsi="Calibri" w:cs="Calibri"/>
        </w:rPr>
        <w:t xml:space="preserve"> invertebrates: insights for biodiversity-ecosystem functioning research. </w:t>
      </w:r>
      <w:r w:rsidRPr="007B7D96">
        <w:rPr>
          <w:rFonts w:ascii="Calibri" w:hAnsi="Calibri" w:cs="Calibri"/>
          <w:i/>
          <w:iCs/>
        </w:rPr>
        <w:t>Journal of Animal Ecology</w:t>
      </w:r>
      <w:r w:rsidRPr="007B7D96">
        <w:rPr>
          <w:rFonts w:ascii="Calibri" w:hAnsi="Calibri" w:cs="Calibri"/>
        </w:rPr>
        <w:t xml:space="preserve">, </w:t>
      </w:r>
      <w:r w:rsidRPr="007B7D96">
        <w:rPr>
          <w:rFonts w:ascii="Calibri" w:hAnsi="Calibri" w:cs="Calibri"/>
          <w:i/>
          <w:iCs/>
        </w:rPr>
        <w:t>81</w:t>
      </w:r>
      <w:r w:rsidRPr="007B7D96">
        <w:rPr>
          <w:rFonts w:ascii="Calibri" w:hAnsi="Calibri" w:cs="Calibri"/>
        </w:rPr>
        <w:t xml:space="preserve">(6), 1259–1267. </w:t>
      </w:r>
      <w:proofErr w:type="spellStart"/>
      <w:r w:rsidRPr="007B7D96">
        <w:rPr>
          <w:rFonts w:ascii="Calibri" w:hAnsi="Calibri" w:cs="Calibri"/>
        </w:rPr>
        <w:t>doi</w:t>
      </w:r>
      <w:proofErr w:type="spellEnd"/>
      <w:r w:rsidRPr="007B7D96">
        <w:rPr>
          <w:rFonts w:ascii="Calibri" w:hAnsi="Calibri" w:cs="Calibri"/>
        </w:rPr>
        <w:t>: 10.1111/j.1365-2656.2012.01994.x</w:t>
      </w:r>
    </w:p>
    <w:p w:rsidR="007B7D96" w:rsidRPr="007B7D96" w:rsidRDefault="007B7D96" w:rsidP="007B7D96">
      <w:pPr>
        <w:pStyle w:val="Bibliography"/>
        <w:rPr>
          <w:rFonts w:ascii="Calibri" w:hAnsi="Calibri" w:cs="Calibri"/>
        </w:rPr>
      </w:pPr>
      <w:proofErr w:type="spellStart"/>
      <w:r w:rsidRPr="007B7D96">
        <w:rPr>
          <w:rFonts w:ascii="Calibri" w:hAnsi="Calibri" w:cs="Calibri"/>
        </w:rPr>
        <w:t>Garnier</w:t>
      </w:r>
      <w:proofErr w:type="spellEnd"/>
      <w:r w:rsidRPr="007B7D96">
        <w:rPr>
          <w:rFonts w:ascii="Calibri" w:hAnsi="Calibri" w:cs="Calibri"/>
        </w:rPr>
        <w:t xml:space="preserve">, E., &amp; </w:t>
      </w:r>
      <w:proofErr w:type="spellStart"/>
      <w:r w:rsidRPr="007B7D96">
        <w:rPr>
          <w:rFonts w:ascii="Calibri" w:hAnsi="Calibri" w:cs="Calibri"/>
        </w:rPr>
        <w:t>Navas</w:t>
      </w:r>
      <w:proofErr w:type="spellEnd"/>
      <w:r w:rsidRPr="007B7D96">
        <w:rPr>
          <w:rFonts w:ascii="Calibri" w:hAnsi="Calibri" w:cs="Calibri"/>
        </w:rPr>
        <w:t xml:space="preserve">, M.-L. (2011). A trait-based approach to comparative functional plant ecology: Concepts, methods and applications for </w:t>
      </w:r>
      <w:proofErr w:type="spellStart"/>
      <w:r w:rsidRPr="007B7D96">
        <w:rPr>
          <w:rFonts w:ascii="Calibri" w:hAnsi="Calibri" w:cs="Calibri"/>
        </w:rPr>
        <w:t>agroecology</w:t>
      </w:r>
      <w:proofErr w:type="spellEnd"/>
      <w:r w:rsidRPr="007B7D96">
        <w:rPr>
          <w:rFonts w:ascii="Calibri" w:hAnsi="Calibri" w:cs="Calibri"/>
        </w:rPr>
        <w:t xml:space="preserve">. A review. </w:t>
      </w:r>
      <w:r w:rsidRPr="007B7D96">
        <w:rPr>
          <w:rFonts w:ascii="Calibri" w:hAnsi="Calibri" w:cs="Calibri"/>
          <w:i/>
          <w:iCs/>
        </w:rPr>
        <w:t>Agronomy for Sustainable Development</w:t>
      </w:r>
      <w:r w:rsidRPr="007B7D96">
        <w:rPr>
          <w:rFonts w:ascii="Calibri" w:hAnsi="Calibri" w:cs="Calibri"/>
        </w:rPr>
        <w:t xml:space="preserve">, </w:t>
      </w:r>
      <w:r w:rsidRPr="007B7D96">
        <w:rPr>
          <w:rFonts w:ascii="Calibri" w:hAnsi="Calibri" w:cs="Calibri"/>
          <w:i/>
          <w:iCs/>
        </w:rPr>
        <w:t>32</w:t>
      </w:r>
      <w:r w:rsidRPr="007B7D96">
        <w:rPr>
          <w:rFonts w:ascii="Calibri" w:hAnsi="Calibri" w:cs="Calibri"/>
        </w:rPr>
        <w:t xml:space="preserve">, 365–399. </w:t>
      </w:r>
      <w:proofErr w:type="spellStart"/>
      <w:r w:rsidRPr="007B7D96">
        <w:rPr>
          <w:rFonts w:ascii="Calibri" w:hAnsi="Calibri" w:cs="Calibri"/>
        </w:rPr>
        <w:t>doi</w:t>
      </w:r>
      <w:proofErr w:type="spellEnd"/>
      <w:r w:rsidRPr="007B7D96">
        <w:rPr>
          <w:rFonts w:ascii="Calibri" w:hAnsi="Calibri" w:cs="Calibri"/>
        </w:rPr>
        <w:t>: 10.1007/s13593-011-0036-y</w:t>
      </w:r>
    </w:p>
    <w:p w:rsidR="007B7D96" w:rsidRPr="007B7D96" w:rsidRDefault="007B7D96" w:rsidP="007B7D96">
      <w:pPr>
        <w:pStyle w:val="Bibliography"/>
        <w:rPr>
          <w:rFonts w:ascii="Calibri" w:hAnsi="Calibri" w:cs="Calibri"/>
        </w:rPr>
      </w:pPr>
      <w:proofErr w:type="spellStart"/>
      <w:r w:rsidRPr="007B7D96">
        <w:rPr>
          <w:rFonts w:ascii="Calibri" w:hAnsi="Calibri" w:cs="Calibri"/>
        </w:rPr>
        <w:t>Harpole</w:t>
      </w:r>
      <w:proofErr w:type="spellEnd"/>
      <w:r w:rsidRPr="007B7D96">
        <w:rPr>
          <w:rFonts w:ascii="Calibri" w:hAnsi="Calibri" w:cs="Calibri"/>
        </w:rPr>
        <w:t xml:space="preserve">, W. S., &amp; </w:t>
      </w:r>
      <w:proofErr w:type="spellStart"/>
      <w:r w:rsidRPr="007B7D96">
        <w:rPr>
          <w:rFonts w:ascii="Calibri" w:hAnsi="Calibri" w:cs="Calibri"/>
        </w:rPr>
        <w:t>Tilman</w:t>
      </w:r>
      <w:proofErr w:type="spellEnd"/>
      <w:r w:rsidRPr="007B7D96">
        <w:rPr>
          <w:rFonts w:ascii="Calibri" w:hAnsi="Calibri" w:cs="Calibri"/>
        </w:rPr>
        <w:t xml:space="preserve">, D. (2007). Grassland species loss resulting from reduced niche dimension. </w:t>
      </w:r>
      <w:r w:rsidRPr="007B7D96">
        <w:rPr>
          <w:rFonts w:ascii="Calibri" w:hAnsi="Calibri" w:cs="Calibri"/>
          <w:i/>
          <w:iCs/>
        </w:rPr>
        <w:t>Nature</w:t>
      </w:r>
      <w:r w:rsidRPr="007B7D96">
        <w:rPr>
          <w:rFonts w:ascii="Calibri" w:hAnsi="Calibri" w:cs="Calibri"/>
        </w:rPr>
        <w:t xml:space="preserve">, </w:t>
      </w:r>
      <w:r w:rsidRPr="007B7D96">
        <w:rPr>
          <w:rFonts w:ascii="Calibri" w:hAnsi="Calibri" w:cs="Calibri"/>
          <w:i/>
          <w:iCs/>
        </w:rPr>
        <w:t>446</w:t>
      </w:r>
      <w:r w:rsidRPr="007B7D96">
        <w:rPr>
          <w:rFonts w:ascii="Calibri" w:hAnsi="Calibri" w:cs="Calibri"/>
        </w:rPr>
        <w:t xml:space="preserve">(7137), 791–793. </w:t>
      </w:r>
      <w:proofErr w:type="spellStart"/>
      <w:r w:rsidRPr="007B7D96">
        <w:rPr>
          <w:rFonts w:ascii="Calibri" w:hAnsi="Calibri" w:cs="Calibri"/>
        </w:rPr>
        <w:t>doi</w:t>
      </w:r>
      <w:proofErr w:type="spellEnd"/>
      <w:r w:rsidRPr="007B7D96">
        <w:rPr>
          <w:rFonts w:ascii="Calibri" w:hAnsi="Calibri" w:cs="Calibri"/>
        </w:rPr>
        <w:t>: 10.1038/nature05684</w:t>
      </w:r>
    </w:p>
    <w:p w:rsidR="007B7D96" w:rsidRPr="007B7D96" w:rsidRDefault="007B7D96" w:rsidP="007B7D96">
      <w:pPr>
        <w:pStyle w:val="Bibliography"/>
        <w:rPr>
          <w:rFonts w:ascii="Calibri" w:hAnsi="Calibri" w:cs="Calibri"/>
        </w:rPr>
      </w:pPr>
      <w:proofErr w:type="spellStart"/>
      <w:r w:rsidRPr="007B7D96">
        <w:rPr>
          <w:rFonts w:ascii="Calibri" w:hAnsi="Calibri" w:cs="Calibri"/>
        </w:rPr>
        <w:t>Hillebrand</w:t>
      </w:r>
      <w:proofErr w:type="spellEnd"/>
      <w:r w:rsidRPr="007B7D96">
        <w:rPr>
          <w:rFonts w:ascii="Calibri" w:hAnsi="Calibri" w:cs="Calibri"/>
        </w:rPr>
        <w:t xml:space="preserve">, H., &amp; </w:t>
      </w:r>
      <w:proofErr w:type="spellStart"/>
      <w:r w:rsidRPr="007B7D96">
        <w:rPr>
          <w:rFonts w:ascii="Calibri" w:hAnsi="Calibri" w:cs="Calibri"/>
        </w:rPr>
        <w:t>Matthiessen</w:t>
      </w:r>
      <w:proofErr w:type="spellEnd"/>
      <w:r w:rsidRPr="007B7D96">
        <w:rPr>
          <w:rFonts w:ascii="Calibri" w:hAnsi="Calibri" w:cs="Calibri"/>
        </w:rPr>
        <w:t xml:space="preserve">, B. (2009). Biodiversity in a complex world: consolidation and progress in functional biodiversity research. </w:t>
      </w:r>
      <w:r w:rsidRPr="007B7D96">
        <w:rPr>
          <w:rFonts w:ascii="Calibri" w:hAnsi="Calibri" w:cs="Calibri"/>
          <w:i/>
          <w:iCs/>
        </w:rPr>
        <w:t>Ecology Letters</w:t>
      </w:r>
      <w:r w:rsidRPr="007B7D96">
        <w:rPr>
          <w:rFonts w:ascii="Calibri" w:hAnsi="Calibri" w:cs="Calibri"/>
        </w:rPr>
        <w:t xml:space="preserve">, </w:t>
      </w:r>
      <w:r w:rsidRPr="007B7D96">
        <w:rPr>
          <w:rFonts w:ascii="Calibri" w:hAnsi="Calibri" w:cs="Calibri"/>
          <w:i/>
          <w:iCs/>
        </w:rPr>
        <w:t>12</w:t>
      </w:r>
      <w:r w:rsidRPr="007B7D96">
        <w:rPr>
          <w:rFonts w:ascii="Calibri" w:hAnsi="Calibri" w:cs="Calibri"/>
        </w:rPr>
        <w:t xml:space="preserve">(12), 1405–1419. </w:t>
      </w:r>
      <w:proofErr w:type="spellStart"/>
      <w:r w:rsidRPr="007B7D96">
        <w:rPr>
          <w:rFonts w:ascii="Calibri" w:hAnsi="Calibri" w:cs="Calibri"/>
        </w:rPr>
        <w:t>doi</w:t>
      </w:r>
      <w:proofErr w:type="spellEnd"/>
      <w:r w:rsidRPr="007B7D96">
        <w:rPr>
          <w:rFonts w:ascii="Calibri" w:hAnsi="Calibri" w:cs="Calibri"/>
        </w:rPr>
        <w:t>: 10.1111/j.1461-0248.2009.01388.x</w:t>
      </w:r>
    </w:p>
    <w:p w:rsidR="007B7D96" w:rsidRPr="007B7D96" w:rsidRDefault="007B7D96" w:rsidP="007B7D96">
      <w:pPr>
        <w:pStyle w:val="Bibliography"/>
        <w:rPr>
          <w:rFonts w:ascii="Calibri" w:hAnsi="Calibri" w:cs="Calibri"/>
        </w:rPr>
      </w:pPr>
      <w:r w:rsidRPr="007B7D96">
        <w:rPr>
          <w:rFonts w:ascii="Calibri" w:hAnsi="Calibri" w:cs="Calibri"/>
        </w:rPr>
        <w:t xml:space="preserve">Hooper, D. U., Chapin, F. S., </w:t>
      </w:r>
      <w:proofErr w:type="spellStart"/>
      <w:r w:rsidRPr="007B7D96">
        <w:rPr>
          <w:rFonts w:ascii="Calibri" w:hAnsi="Calibri" w:cs="Calibri"/>
        </w:rPr>
        <w:t>Ewel</w:t>
      </w:r>
      <w:proofErr w:type="spellEnd"/>
      <w:r w:rsidRPr="007B7D96">
        <w:rPr>
          <w:rFonts w:ascii="Calibri" w:hAnsi="Calibri" w:cs="Calibri"/>
        </w:rPr>
        <w:t xml:space="preserve">, J. J., Hector, A., </w:t>
      </w:r>
      <w:proofErr w:type="spellStart"/>
      <w:r w:rsidRPr="007B7D96">
        <w:rPr>
          <w:rFonts w:ascii="Calibri" w:hAnsi="Calibri" w:cs="Calibri"/>
        </w:rPr>
        <w:t>Inchausti</w:t>
      </w:r>
      <w:proofErr w:type="spellEnd"/>
      <w:r w:rsidRPr="007B7D96">
        <w:rPr>
          <w:rFonts w:ascii="Calibri" w:hAnsi="Calibri" w:cs="Calibri"/>
        </w:rPr>
        <w:t xml:space="preserve">, P., </w:t>
      </w:r>
      <w:proofErr w:type="spellStart"/>
      <w:r w:rsidRPr="007B7D96">
        <w:rPr>
          <w:rFonts w:ascii="Calibri" w:hAnsi="Calibri" w:cs="Calibri"/>
        </w:rPr>
        <w:t>Lavorel</w:t>
      </w:r>
      <w:proofErr w:type="spellEnd"/>
      <w:r w:rsidRPr="007B7D96">
        <w:rPr>
          <w:rFonts w:ascii="Calibri" w:hAnsi="Calibri" w:cs="Calibri"/>
        </w:rPr>
        <w:t xml:space="preserve">, S., … Wardle, D. A. (2005). Effects of Biodiversity on Ecosystem Functioning: A Consensus of Current Knowledge. </w:t>
      </w:r>
      <w:r w:rsidRPr="007B7D96">
        <w:rPr>
          <w:rFonts w:ascii="Calibri" w:hAnsi="Calibri" w:cs="Calibri"/>
          <w:i/>
          <w:iCs/>
        </w:rPr>
        <w:t>Ecological Monographs</w:t>
      </w:r>
      <w:r w:rsidRPr="007B7D96">
        <w:rPr>
          <w:rFonts w:ascii="Calibri" w:hAnsi="Calibri" w:cs="Calibri"/>
        </w:rPr>
        <w:t xml:space="preserve">, </w:t>
      </w:r>
      <w:r w:rsidRPr="007B7D96">
        <w:rPr>
          <w:rFonts w:ascii="Calibri" w:hAnsi="Calibri" w:cs="Calibri"/>
          <w:i/>
          <w:iCs/>
        </w:rPr>
        <w:t>75</w:t>
      </w:r>
      <w:r w:rsidRPr="007B7D96">
        <w:rPr>
          <w:rFonts w:ascii="Calibri" w:hAnsi="Calibri" w:cs="Calibri"/>
        </w:rPr>
        <w:t xml:space="preserve">(1), 3–35. </w:t>
      </w:r>
      <w:proofErr w:type="spellStart"/>
      <w:r w:rsidRPr="007B7D96">
        <w:rPr>
          <w:rFonts w:ascii="Calibri" w:hAnsi="Calibri" w:cs="Calibri"/>
        </w:rPr>
        <w:t>doi</w:t>
      </w:r>
      <w:proofErr w:type="spellEnd"/>
      <w:r w:rsidRPr="007B7D96">
        <w:rPr>
          <w:rFonts w:ascii="Calibri" w:hAnsi="Calibri" w:cs="Calibri"/>
        </w:rPr>
        <w:t>: 10.1890/04-0922</w:t>
      </w:r>
    </w:p>
    <w:p w:rsidR="007B7D96" w:rsidRPr="007B7D96" w:rsidRDefault="007B7D96" w:rsidP="007B7D96">
      <w:pPr>
        <w:pStyle w:val="Bibliography"/>
        <w:rPr>
          <w:rFonts w:ascii="Calibri" w:hAnsi="Calibri" w:cs="Calibri"/>
        </w:rPr>
      </w:pPr>
      <w:r w:rsidRPr="007B7D96">
        <w:rPr>
          <w:rFonts w:ascii="Calibri" w:hAnsi="Calibri" w:cs="Calibri"/>
        </w:rPr>
        <w:t xml:space="preserve">Jing, X., Sanders, N. J., Shi, Y., Chu, H., </w:t>
      </w:r>
      <w:proofErr w:type="spellStart"/>
      <w:r w:rsidRPr="007B7D96">
        <w:rPr>
          <w:rFonts w:ascii="Calibri" w:hAnsi="Calibri" w:cs="Calibri"/>
        </w:rPr>
        <w:t>Classen</w:t>
      </w:r>
      <w:proofErr w:type="spellEnd"/>
      <w:r w:rsidRPr="007B7D96">
        <w:rPr>
          <w:rFonts w:ascii="Calibri" w:hAnsi="Calibri" w:cs="Calibri"/>
        </w:rPr>
        <w:t xml:space="preserve">, A. T., Zhao, K., … He, J.-S. (2015). The links between ecosystem </w:t>
      </w:r>
      <w:proofErr w:type="spellStart"/>
      <w:r w:rsidRPr="007B7D96">
        <w:rPr>
          <w:rFonts w:ascii="Calibri" w:hAnsi="Calibri" w:cs="Calibri"/>
        </w:rPr>
        <w:t>multifunctionality</w:t>
      </w:r>
      <w:proofErr w:type="spellEnd"/>
      <w:r w:rsidRPr="007B7D96">
        <w:rPr>
          <w:rFonts w:ascii="Calibri" w:hAnsi="Calibri" w:cs="Calibri"/>
        </w:rPr>
        <w:t xml:space="preserve"> and above- and belowground biodiversity are mediated by climate. </w:t>
      </w:r>
      <w:r w:rsidRPr="007B7D96">
        <w:rPr>
          <w:rFonts w:ascii="Calibri" w:hAnsi="Calibri" w:cs="Calibri"/>
          <w:i/>
          <w:iCs/>
        </w:rPr>
        <w:t>Nature Communications</w:t>
      </w:r>
      <w:r w:rsidRPr="007B7D96">
        <w:rPr>
          <w:rFonts w:ascii="Calibri" w:hAnsi="Calibri" w:cs="Calibri"/>
        </w:rPr>
        <w:t xml:space="preserve">, </w:t>
      </w:r>
      <w:r w:rsidRPr="007B7D96">
        <w:rPr>
          <w:rFonts w:ascii="Calibri" w:hAnsi="Calibri" w:cs="Calibri"/>
          <w:i/>
          <w:iCs/>
        </w:rPr>
        <w:t>6</w:t>
      </w:r>
      <w:r w:rsidRPr="007B7D96">
        <w:rPr>
          <w:rFonts w:ascii="Calibri" w:hAnsi="Calibri" w:cs="Calibri"/>
        </w:rPr>
        <w:t xml:space="preserve">(1), 1–8. </w:t>
      </w:r>
      <w:proofErr w:type="spellStart"/>
      <w:r w:rsidRPr="007B7D96">
        <w:rPr>
          <w:rFonts w:ascii="Calibri" w:hAnsi="Calibri" w:cs="Calibri"/>
        </w:rPr>
        <w:t>doi</w:t>
      </w:r>
      <w:proofErr w:type="spellEnd"/>
      <w:r w:rsidRPr="007B7D96">
        <w:rPr>
          <w:rFonts w:ascii="Calibri" w:hAnsi="Calibri" w:cs="Calibri"/>
        </w:rPr>
        <w:t>: 10.1038/ncomms9159</w:t>
      </w:r>
    </w:p>
    <w:p w:rsidR="007B7D96" w:rsidRPr="007B7D96" w:rsidRDefault="007B7D96" w:rsidP="007B7D96">
      <w:pPr>
        <w:pStyle w:val="Bibliography"/>
        <w:rPr>
          <w:rFonts w:ascii="Calibri" w:hAnsi="Calibri" w:cs="Calibri"/>
        </w:rPr>
      </w:pPr>
      <w:proofErr w:type="spellStart"/>
      <w:r w:rsidRPr="007B7D96">
        <w:rPr>
          <w:rFonts w:ascii="Calibri" w:hAnsi="Calibri" w:cs="Calibri"/>
        </w:rPr>
        <w:t>Lefcheck</w:t>
      </w:r>
      <w:proofErr w:type="spellEnd"/>
      <w:r w:rsidRPr="007B7D96">
        <w:rPr>
          <w:rFonts w:ascii="Calibri" w:hAnsi="Calibri" w:cs="Calibri"/>
        </w:rPr>
        <w:t xml:space="preserve">, J. S., Byrnes, J. E. K., Isbell, F., </w:t>
      </w:r>
      <w:proofErr w:type="spellStart"/>
      <w:r w:rsidRPr="007B7D96">
        <w:rPr>
          <w:rFonts w:ascii="Calibri" w:hAnsi="Calibri" w:cs="Calibri"/>
        </w:rPr>
        <w:t>Gamfeldt</w:t>
      </w:r>
      <w:proofErr w:type="spellEnd"/>
      <w:r w:rsidRPr="007B7D96">
        <w:rPr>
          <w:rFonts w:ascii="Calibri" w:hAnsi="Calibri" w:cs="Calibri"/>
        </w:rPr>
        <w:t xml:space="preserve">, L., Griffin, J. N., </w:t>
      </w:r>
      <w:proofErr w:type="spellStart"/>
      <w:r w:rsidRPr="007B7D96">
        <w:rPr>
          <w:rFonts w:ascii="Calibri" w:hAnsi="Calibri" w:cs="Calibri"/>
        </w:rPr>
        <w:t>Eisenhauer</w:t>
      </w:r>
      <w:proofErr w:type="spellEnd"/>
      <w:r w:rsidRPr="007B7D96">
        <w:rPr>
          <w:rFonts w:ascii="Calibri" w:hAnsi="Calibri" w:cs="Calibri"/>
        </w:rPr>
        <w:t xml:space="preserve">, N., … Duffy, J. E. (2015). Biodiversity enhances ecosystem </w:t>
      </w:r>
      <w:proofErr w:type="spellStart"/>
      <w:r w:rsidRPr="007B7D96">
        <w:rPr>
          <w:rFonts w:ascii="Calibri" w:hAnsi="Calibri" w:cs="Calibri"/>
        </w:rPr>
        <w:t>multifunctionality</w:t>
      </w:r>
      <w:proofErr w:type="spellEnd"/>
      <w:r w:rsidRPr="007B7D96">
        <w:rPr>
          <w:rFonts w:ascii="Calibri" w:hAnsi="Calibri" w:cs="Calibri"/>
        </w:rPr>
        <w:t xml:space="preserve"> across trophic levels and habitats. </w:t>
      </w:r>
      <w:r w:rsidRPr="007B7D96">
        <w:rPr>
          <w:rFonts w:ascii="Calibri" w:hAnsi="Calibri" w:cs="Calibri"/>
          <w:i/>
          <w:iCs/>
        </w:rPr>
        <w:t>Nature Communications</w:t>
      </w:r>
      <w:r w:rsidRPr="007B7D96">
        <w:rPr>
          <w:rFonts w:ascii="Calibri" w:hAnsi="Calibri" w:cs="Calibri"/>
        </w:rPr>
        <w:t xml:space="preserve">, </w:t>
      </w:r>
      <w:r w:rsidRPr="007B7D96">
        <w:rPr>
          <w:rFonts w:ascii="Calibri" w:hAnsi="Calibri" w:cs="Calibri"/>
          <w:i/>
          <w:iCs/>
        </w:rPr>
        <w:t>6</w:t>
      </w:r>
      <w:r w:rsidRPr="007B7D96">
        <w:rPr>
          <w:rFonts w:ascii="Calibri" w:hAnsi="Calibri" w:cs="Calibri"/>
        </w:rPr>
        <w:t xml:space="preserve">(1), 1–7. </w:t>
      </w:r>
      <w:proofErr w:type="spellStart"/>
      <w:r w:rsidRPr="007B7D96">
        <w:rPr>
          <w:rFonts w:ascii="Calibri" w:hAnsi="Calibri" w:cs="Calibri"/>
        </w:rPr>
        <w:t>doi</w:t>
      </w:r>
      <w:proofErr w:type="spellEnd"/>
      <w:r w:rsidRPr="007B7D96">
        <w:rPr>
          <w:rFonts w:ascii="Calibri" w:hAnsi="Calibri" w:cs="Calibri"/>
        </w:rPr>
        <w:t>: 10.1038/ncomms7936</w:t>
      </w:r>
    </w:p>
    <w:p w:rsidR="007B7D96" w:rsidRPr="007B7D96" w:rsidRDefault="007B7D96" w:rsidP="007B7D96">
      <w:pPr>
        <w:pStyle w:val="Bibliography"/>
        <w:rPr>
          <w:rFonts w:ascii="Calibri" w:hAnsi="Calibri" w:cs="Calibri"/>
        </w:rPr>
      </w:pPr>
      <w:proofErr w:type="spellStart"/>
      <w:r w:rsidRPr="007B7D96">
        <w:rPr>
          <w:rFonts w:ascii="Calibri" w:hAnsi="Calibri" w:cs="Calibri"/>
        </w:rPr>
        <w:t>Loreau</w:t>
      </w:r>
      <w:proofErr w:type="spellEnd"/>
      <w:r w:rsidRPr="007B7D96">
        <w:rPr>
          <w:rFonts w:ascii="Calibri" w:hAnsi="Calibri" w:cs="Calibri"/>
        </w:rPr>
        <w:t xml:space="preserve">, M. (2010). Linking biodiversity and ecosystems: towards a unifying ecological theory. </w:t>
      </w:r>
      <w:r w:rsidRPr="007B7D96">
        <w:rPr>
          <w:rFonts w:ascii="Calibri" w:hAnsi="Calibri" w:cs="Calibri"/>
          <w:i/>
          <w:iCs/>
        </w:rPr>
        <w:t>Philosophical Transactions of the Royal Society B: Biological Sciences</w:t>
      </w:r>
      <w:r w:rsidRPr="007B7D96">
        <w:rPr>
          <w:rFonts w:ascii="Calibri" w:hAnsi="Calibri" w:cs="Calibri"/>
        </w:rPr>
        <w:t xml:space="preserve">, </w:t>
      </w:r>
      <w:r w:rsidRPr="007B7D96">
        <w:rPr>
          <w:rFonts w:ascii="Calibri" w:hAnsi="Calibri" w:cs="Calibri"/>
          <w:i/>
          <w:iCs/>
        </w:rPr>
        <w:t>365</w:t>
      </w:r>
      <w:r w:rsidRPr="007B7D96">
        <w:rPr>
          <w:rFonts w:ascii="Calibri" w:hAnsi="Calibri" w:cs="Calibri"/>
        </w:rPr>
        <w:t xml:space="preserve">(1537), 49–60. </w:t>
      </w:r>
      <w:proofErr w:type="spellStart"/>
      <w:r w:rsidRPr="007B7D96">
        <w:rPr>
          <w:rFonts w:ascii="Calibri" w:hAnsi="Calibri" w:cs="Calibri"/>
        </w:rPr>
        <w:t>doi</w:t>
      </w:r>
      <w:proofErr w:type="spellEnd"/>
      <w:r w:rsidRPr="007B7D96">
        <w:rPr>
          <w:rFonts w:ascii="Calibri" w:hAnsi="Calibri" w:cs="Calibri"/>
        </w:rPr>
        <w:t>: 10.1098/rstb.2009.0155</w:t>
      </w:r>
    </w:p>
    <w:p w:rsidR="007B7D96" w:rsidRPr="007B7D96" w:rsidRDefault="007B7D96" w:rsidP="007B7D96">
      <w:pPr>
        <w:pStyle w:val="Bibliography"/>
        <w:rPr>
          <w:rFonts w:ascii="Calibri" w:hAnsi="Calibri" w:cs="Calibri"/>
        </w:rPr>
      </w:pPr>
      <w:proofErr w:type="spellStart"/>
      <w:r w:rsidRPr="007B7D96">
        <w:rPr>
          <w:rFonts w:ascii="Calibri" w:hAnsi="Calibri" w:cs="Calibri"/>
        </w:rPr>
        <w:t>Loreau</w:t>
      </w:r>
      <w:proofErr w:type="spellEnd"/>
      <w:r w:rsidRPr="007B7D96">
        <w:rPr>
          <w:rFonts w:ascii="Calibri" w:hAnsi="Calibri" w:cs="Calibri"/>
        </w:rPr>
        <w:t xml:space="preserve">, M., &amp; Hector, A. (2001). Partitioning selection and complementarity in biodiversity experiments. </w:t>
      </w:r>
      <w:r w:rsidRPr="007B7D96">
        <w:rPr>
          <w:rFonts w:ascii="Calibri" w:hAnsi="Calibri" w:cs="Calibri"/>
          <w:i/>
          <w:iCs/>
        </w:rPr>
        <w:t>Nature</w:t>
      </w:r>
      <w:r w:rsidRPr="007B7D96">
        <w:rPr>
          <w:rFonts w:ascii="Calibri" w:hAnsi="Calibri" w:cs="Calibri"/>
        </w:rPr>
        <w:t xml:space="preserve">, </w:t>
      </w:r>
      <w:r w:rsidRPr="007B7D96">
        <w:rPr>
          <w:rFonts w:ascii="Calibri" w:hAnsi="Calibri" w:cs="Calibri"/>
          <w:i/>
          <w:iCs/>
        </w:rPr>
        <w:t>412</w:t>
      </w:r>
      <w:r w:rsidRPr="007B7D96">
        <w:rPr>
          <w:rFonts w:ascii="Calibri" w:hAnsi="Calibri" w:cs="Calibri"/>
        </w:rPr>
        <w:t xml:space="preserve">(6842), 72–76. </w:t>
      </w:r>
      <w:proofErr w:type="spellStart"/>
      <w:r w:rsidRPr="007B7D96">
        <w:rPr>
          <w:rFonts w:ascii="Calibri" w:hAnsi="Calibri" w:cs="Calibri"/>
        </w:rPr>
        <w:t>doi</w:t>
      </w:r>
      <w:proofErr w:type="spellEnd"/>
      <w:r w:rsidRPr="007B7D96">
        <w:rPr>
          <w:rFonts w:ascii="Calibri" w:hAnsi="Calibri" w:cs="Calibri"/>
        </w:rPr>
        <w:t>: 10.1038/35083573</w:t>
      </w:r>
    </w:p>
    <w:p w:rsidR="007B7D96" w:rsidRPr="007B7D96" w:rsidRDefault="007B7D96" w:rsidP="007B7D96">
      <w:pPr>
        <w:pStyle w:val="Bibliography"/>
        <w:rPr>
          <w:rFonts w:ascii="Calibri" w:hAnsi="Calibri" w:cs="Calibri"/>
        </w:rPr>
      </w:pPr>
      <w:proofErr w:type="spellStart"/>
      <w:r w:rsidRPr="007B7D96">
        <w:rPr>
          <w:rFonts w:ascii="Calibri" w:hAnsi="Calibri" w:cs="Calibri"/>
        </w:rPr>
        <w:t>Naeem</w:t>
      </w:r>
      <w:proofErr w:type="spellEnd"/>
      <w:r w:rsidRPr="007B7D96">
        <w:rPr>
          <w:rFonts w:ascii="Calibri" w:hAnsi="Calibri" w:cs="Calibri"/>
        </w:rPr>
        <w:t xml:space="preserve">, S., Duffy, J. E., &amp; </w:t>
      </w:r>
      <w:proofErr w:type="spellStart"/>
      <w:r w:rsidRPr="007B7D96">
        <w:rPr>
          <w:rFonts w:ascii="Calibri" w:hAnsi="Calibri" w:cs="Calibri"/>
        </w:rPr>
        <w:t>Zavaleta</w:t>
      </w:r>
      <w:proofErr w:type="spellEnd"/>
      <w:r w:rsidRPr="007B7D96">
        <w:rPr>
          <w:rFonts w:ascii="Calibri" w:hAnsi="Calibri" w:cs="Calibri"/>
        </w:rPr>
        <w:t xml:space="preserve">, E. (2012). The functions of biological diversity in an age of extinction. </w:t>
      </w:r>
      <w:r w:rsidRPr="007B7D96">
        <w:rPr>
          <w:rFonts w:ascii="Calibri" w:hAnsi="Calibri" w:cs="Calibri"/>
          <w:i/>
          <w:iCs/>
        </w:rPr>
        <w:t>Science</w:t>
      </w:r>
      <w:r w:rsidRPr="007B7D96">
        <w:rPr>
          <w:rFonts w:ascii="Calibri" w:hAnsi="Calibri" w:cs="Calibri"/>
        </w:rPr>
        <w:t xml:space="preserve">, </w:t>
      </w:r>
      <w:r w:rsidRPr="007B7D96">
        <w:rPr>
          <w:rFonts w:ascii="Calibri" w:hAnsi="Calibri" w:cs="Calibri"/>
          <w:i/>
          <w:iCs/>
        </w:rPr>
        <w:t>336</w:t>
      </w:r>
      <w:r w:rsidRPr="007B7D96">
        <w:rPr>
          <w:rFonts w:ascii="Calibri" w:hAnsi="Calibri" w:cs="Calibri"/>
        </w:rPr>
        <w:t>(6087), 1401–1406.</w:t>
      </w:r>
    </w:p>
    <w:p w:rsidR="007B7D96" w:rsidRPr="007B7D96" w:rsidRDefault="007B7D96" w:rsidP="007B7D96">
      <w:pPr>
        <w:pStyle w:val="Bibliography"/>
        <w:rPr>
          <w:rFonts w:ascii="Calibri" w:hAnsi="Calibri" w:cs="Calibri"/>
        </w:rPr>
      </w:pPr>
      <w:proofErr w:type="spellStart"/>
      <w:r w:rsidRPr="007B7D96">
        <w:rPr>
          <w:rFonts w:ascii="Calibri" w:hAnsi="Calibri" w:cs="Calibri"/>
        </w:rPr>
        <w:t>Stachowicz</w:t>
      </w:r>
      <w:proofErr w:type="spellEnd"/>
      <w:r w:rsidRPr="007B7D96">
        <w:rPr>
          <w:rFonts w:ascii="Calibri" w:hAnsi="Calibri" w:cs="Calibri"/>
        </w:rPr>
        <w:t xml:space="preserve">, J. J., Bruno, J. F., &amp; Duffy, J. E. (2007). Understanding the Effects of Marine Biodiversity on Communities and Ecosystems. </w:t>
      </w:r>
      <w:r w:rsidRPr="007B7D96">
        <w:rPr>
          <w:rFonts w:ascii="Calibri" w:hAnsi="Calibri" w:cs="Calibri"/>
          <w:i/>
          <w:iCs/>
        </w:rPr>
        <w:t>Annual Review of Ecology, Evolution, and Systematics</w:t>
      </w:r>
      <w:r w:rsidRPr="007B7D96">
        <w:rPr>
          <w:rFonts w:ascii="Calibri" w:hAnsi="Calibri" w:cs="Calibri"/>
        </w:rPr>
        <w:t xml:space="preserve">, </w:t>
      </w:r>
      <w:r w:rsidRPr="007B7D96">
        <w:rPr>
          <w:rFonts w:ascii="Calibri" w:hAnsi="Calibri" w:cs="Calibri"/>
          <w:i/>
          <w:iCs/>
        </w:rPr>
        <w:t>38</w:t>
      </w:r>
      <w:r w:rsidRPr="007B7D96">
        <w:rPr>
          <w:rFonts w:ascii="Calibri" w:hAnsi="Calibri" w:cs="Calibri"/>
        </w:rPr>
        <w:t xml:space="preserve">(1), 739–766. </w:t>
      </w:r>
      <w:proofErr w:type="spellStart"/>
      <w:r w:rsidRPr="007B7D96">
        <w:rPr>
          <w:rFonts w:ascii="Calibri" w:hAnsi="Calibri" w:cs="Calibri"/>
        </w:rPr>
        <w:t>doi</w:t>
      </w:r>
      <w:proofErr w:type="spellEnd"/>
      <w:r w:rsidRPr="007B7D96">
        <w:rPr>
          <w:rFonts w:ascii="Calibri" w:hAnsi="Calibri" w:cs="Calibri"/>
        </w:rPr>
        <w:t>: 10.1146/annurev.ecolsys.38.091206.095659</w:t>
      </w:r>
    </w:p>
    <w:p w:rsidR="007B7D96" w:rsidRPr="007B7D96" w:rsidRDefault="007B7D96" w:rsidP="007B7D96">
      <w:pPr>
        <w:pStyle w:val="Bibliography"/>
        <w:rPr>
          <w:rFonts w:ascii="Calibri" w:hAnsi="Calibri" w:cs="Calibri"/>
        </w:rPr>
      </w:pPr>
      <w:proofErr w:type="spellStart"/>
      <w:r w:rsidRPr="007B7D96">
        <w:rPr>
          <w:rFonts w:ascii="Calibri" w:hAnsi="Calibri" w:cs="Calibri"/>
        </w:rPr>
        <w:t>Tilman</w:t>
      </w:r>
      <w:proofErr w:type="spellEnd"/>
      <w:r w:rsidRPr="007B7D96">
        <w:rPr>
          <w:rFonts w:ascii="Calibri" w:hAnsi="Calibri" w:cs="Calibri"/>
        </w:rPr>
        <w:t xml:space="preserve">, D., Isbell, F., &amp; Cowles, J. M. (2014). Biodiversity and Ecosystem Functioning. </w:t>
      </w:r>
      <w:r w:rsidRPr="007B7D96">
        <w:rPr>
          <w:rFonts w:ascii="Calibri" w:hAnsi="Calibri" w:cs="Calibri"/>
          <w:i/>
          <w:iCs/>
        </w:rPr>
        <w:t>Annual Review of Ecology, Evolution, and Systematics</w:t>
      </w:r>
      <w:r w:rsidRPr="007B7D96">
        <w:rPr>
          <w:rFonts w:ascii="Calibri" w:hAnsi="Calibri" w:cs="Calibri"/>
        </w:rPr>
        <w:t xml:space="preserve">, </w:t>
      </w:r>
      <w:r w:rsidRPr="007B7D96">
        <w:rPr>
          <w:rFonts w:ascii="Calibri" w:hAnsi="Calibri" w:cs="Calibri"/>
          <w:i/>
          <w:iCs/>
        </w:rPr>
        <w:t>45</w:t>
      </w:r>
      <w:r w:rsidRPr="007B7D96">
        <w:rPr>
          <w:rFonts w:ascii="Calibri" w:hAnsi="Calibri" w:cs="Calibri"/>
        </w:rPr>
        <w:t xml:space="preserve">(1), 471–493. </w:t>
      </w:r>
      <w:proofErr w:type="spellStart"/>
      <w:r w:rsidRPr="007B7D96">
        <w:rPr>
          <w:rFonts w:ascii="Calibri" w:hAnsi="Calibri" w:cs="Calibri"/>
        </w:rPr>
        <w:t>doi</w:t>
      </w:r>
      <w:proofErr w:type="spellEnd"/>
      <w:r w:rsidRPr="007B7D96">
        <w:rPr>
          <w:rFonts w:ascii="Calibri" w:hAnsi="Calibri" w:cs="Calibri"/>
        </w:rPr>
        <w:t>: 10.1146/annurev-ecolsys-120213-091917</w:t>
      </w:r>
    </w:p>
    <w:p w:rsidR="007B7D96" w:rsidRPr="007B7D96" w:rsidRDefault="007B7D96" w:rsidP="007B7D96">
      <w:pPr>
        <w:pStyle w:val="Bibliography"/>
        <w:rPr>
          <w:rFonts w:ascii="Calibri" w:hAnsi="Calibri" w:cs="Calibri"/>
        </w:rPr>
      </w:pPr>
      <w:r w:rsidRPr="007B7D96">
        <w:rPr>
          <w:rFonts w:ascii="Calibri" w:hAnsi="Calibri" w:cs="Calibri"/>
        </w:rPr>
        <w:t xml:space="preserve">Turnbull, L. A., Isbell, F., Purves, D. W., </w:t>
      </w:r>
      <w:proofErr w:type="spellStart"/>
      <w:r w:rsidRPr="007B7D96">
        <w:rPr>
          <w:rFonts w:ascii="Calibri" w:hAnsi="Calibri" w:cs="Calibri"/>
        </w:rPr>
        <w:t>Loreau</w:t>
      </w:r>
      <w:proofErr w:type="spellEnd"/>
      <w:r w:rsidRPr="007B7D96">
        <w:rPr>
          <w:rFonts w:ascii="Calibri" w:hAnsi="Calibri" w:cs="Calibri"/>
        </w:rPr>
        <w:t xml:space="preserve">, M., &amp; Hector, A. (2016). Understanding the value of plant diversity for ecosystem functioning through niche theory. </w:t>
      </w:r>
      <w:r w:rsidRPr="007B7D96">
        <w:rPr>
          <w:rFonts w:ascii="Calibri" w:hAnsi="Calibri" w:cs="Calibri"/>
          <w:i/>
          <w:iCs/>
        </w:rPr>
        <w:t>Proceedings of the Royal Society B: Biological Sciences</w:t>
      </w:r>
      <w:r w:rsidRPr="007B7D96">
        <w:rPr>
          <w:rFonts w:ascii="Calibri" w:hAnsi="Calibri" w:cs="Calibri"/>
        </w:rPr>
        <w:t xml:space="preserve">, </w:t>
      </w:r>
      <w:r w:rsidRPr="007B7D96">
        <w:rPr>
          <w:rFonts w:ascii="Calibri" w:hAnsi="Calibri" w:cs="Calibri"/>
          <w:i/>
          <w:iCs/>
        </w:rPr>
        <w:t>283</w:t>
      </w:r>
      <w:r w:rsidRPr="007B7D96">
        <w:rPr>
          <w:rFonts w:ascii="Calibri" w:hAnsi="Calibri" w:cs="Calibri"/>
        </w:rPr>
        <w:t xml:space="preserve">(1844), 20160536. </w:t>
      </w:r>
      <w:proofErr w:type="spellStart"/>
      <w:r w:rsidRPr="007B7D96">
        <w:rPr>
          <w:rFonts w:ascii="Calibri" w:hAnsi="Calibri" w:cs="Calibri"/>
        </w:rPr>
        <w:t>doi</w:t>
      </w:r>
      <w:proofErr w:type="spellEnd"/>
      <w:r w:rsidRPr="007B7D96">
        <w:rPr>
          <w:rFonts w:ascii="Calibri" w:hAnsi="Calibri" w:cs="Calibri"/>
        </w:rPr>
        <w:t>: 10.1098/rspb.2016.0536</w:t>
      </w:r>
    </w:p>
    <w:p w:rsidR="007B7D96" w:rsidRPr="007B7D96" w:rsidRDefault="007B7D96" w:rsidP="007B7D96">
      <w:pPr>
        <w:pStyle w:val="Bibliography"/>
        <w:rPr>
          <w:rFonts w:ascii="Calibri" w:hAnsi="Calibri" w:cs="Calibri"/>
        </w:rPr>
      </w:pPr>
      <w:proofErr w:type="spellStart"/>
      <w:r w:rsidRPr="007B7D96">
        <w:rPr>
          <w:rFonts w:ascii="Calibri" w:hAnsi="Calibri" w:cs="Calibri"/>
        </w:rPr>
        <w:t>Vellend</w:t>
      </w:r>
      <w:proofErr w:type="spellEnd"/>
      <w:r w:rsidRPr="007B7D96">
        <w:rPr>
          <w:rFonts w:ascii="Calibri" w:hAnsi="Calibri" w:cs="Calibri"/>
        </w:rPr>
        <w:t xml:space="preserve">, M. (2010). Conceptual Synthesis in Community Ecology. </w:t>
      </w:r>
      <w:r w:rsidRPr="007B7D96">
        <w:rPr>
          <w:rFonts w:ascii="Calibri" w:hAnsi="Calibri" w:cs="Calibri"/>
          <w:i/>
          <w:iCs/>
        </w:rPr>
        <w:t>The Quarterly Review of Biology</w:t>
      </w:r>
      <w:r w:rsidRPr="007B7D96">
        <w:rPr>
          <w:rFonts w:ascii="Calibri" w:hAnsi="Calibri" w:cs="Calibri"/>
        </w:rPr>
        <w:t xml:space="preserve">, </w:t>
      </w:r>
      <w:r w:rsidRPr="007B7D96">
        <w:rPr>
          <w:rFonts w:ascii="Calibri" w:hAnsi="Calibri" w:cs="Calibri"/>
          <w:i/>
          <w:iCs/>
        </w:rPr>
        <w:t>85</w:t>
      </w:r>
      <w:r w:rsidRPr="007B7D96">
        <w:rPr>
          <w:rFonts w:ascii="Calibri" w:hAnsi="Calibri" w:cs="Calibri"/>
        </w:rPr>
        <w:t xml:space="preserve">(2), 183–206. </w:t>
      </w:r>
      <w:proofErr w:type="spellStart"/>
      <w:r w:rsidRPr="007B7D96">
        <w:rPr>
          <w:rFonts w:ascii="Calibri" w:hAnsi="Calibri" w:cs="Calibri"/>
        </w:rPr>
        <w:t>doi</w:t>
      </w:r>
      <w:proofErr w:type="spellEnd"/>
      <w:r w:rsidRPr="007B7D96">
        <w:rPr>
          <w:rFonts w:ascii="Calibri" w:hAnsi="Calibri" w:cs="Calibri"/>
        </w:rPr>
        <w:t>: 10.1086/652373</w:t>
      </w:r>
    </w:p>
    <w:p w:rsidR="007B7D96" w:rsidRPr="007B7D96" w:rsidRDefault="007B7D96" w:rsidP="007B7D96">
      <w:pPr>
        <w:pStyle w:val="Bibliography"/>
        <w:rPr>
          <w:rFonts w:ascii="Calibri" w:hAnsi="Calibri" w:cs="Calibri"/>
        </w:rPr>
      </w:pPr>
      <w:r w:rsidRPr="007B7D96">
        <w:rPr>
          <w:rFonts w:ascii="Calibri" w:hAnsi="Calibri" w:cs="Calibri"/>
        </w:rPr>
        <w:t xml:space="preserve">Worm, B., </w:t>
      </w:r>
      <w:proofErr w:type="spellStart"/>
      <w:r w:rsidRPr="007B7D96">
        <w:rPr>
          <w:rFonts w:ascii="Calibri" w:hAnsi="Calibri" w:cs="Calibri"/>
        </w:rPr>
        <w:t>Barbier</w:t>
      </w:r>
      <w:proofErr w:type="spellEnd"/>
      <w:r w:rsidRPr="007B7D96">
        <w:rPr>
          <w:rFonts w:ascii="Calibri" w:hAnsi="Calibri" w:cs="Calibri"/>
        </w:rPr>
        <w:t xml:space="preserve">, E. B., Beaumont, N., Duffy, J. E., </w:t>
      </w:r>
      <w:proofErr w:type="spellStart"/>
      <w:r w:rsidRPr="007B7D96">
        <w:rPr>
          <w:rFonts w:ascii="Calibri" w:hAnsi="Calibri" w:cs="Calibri"/>
        </w:rPr>
        <w:t>Folke</w:t>
      </w:r>
      <w:proofErr w:type="spellEnd"/>
      <w:r w:rsidRPr="007B7D96">
        <w:rPr>
          <w:rFonts w:ascii="Calibri" w:hAnsi="Calibri" w:cs="Calibri"/>
        </w:rPr>
        <w:t xml:space="preserve">, C., Halpern, B. S., … Watson, R. (2006). Impacts of Biodiversity Loss on Ocean Ecosystem Services. </w:t>
      </w:r>
      <w:r w:rsidRPr="007B7D96">
        <w:rPr>
          <w:rFonts w:ascii="Calibri" w:hAnsi="Calibri" w:cs="Calibri"/>
          <w:i/>
          <w:iCs/>
        </w:rPr>
        <w:t>Science</w:t>
      </w:r>
      <w:r w:rsidRPr="007B7D96">
        <w:rPr>
          <w:rFonts w:ascii="Calibri" w:hAnsi="Calibri" w:cs="Calibri"/>
        </w:rPr>
        <w:t xml:space="preserve">, </w:t>
      </w:r>
      <w:r w:rsidRPr="007B7D96">
        <w:rPr>
          <w:rFonts w:ascii="Calibri" w:hAnsi="Calibri" w:cs="Calibri"/>
          <w:i/>
          <w:iCs/>
        </w:rPr>
        <w:t>314</w:t>
      </w:r>
      <w:r w:rsidRPr="007B7D96">
        <w:rPr>
          <w:rFonts w:ascii="Calibri" w:hAnsi="Calibri" w:cs="Calibri"/>
        </w:rPr>
        <w:t xml:space="preserve">(5800), 787–790. </w:t>
      </w:r>
      <w:proofErr w:type="spellStart"/>
      <w:r w:rsidRPr="007B7D96">
        <w:rPr>
          <w:rFonts w:ascii="Calibri" w:hAnsi="Calibri" w:cs="Calibri"/>
        </w:rPr>
        <w:t>doi</w:t>
      </w:r>
      <w:proofErr w:type="spellEnd"/>
      <w:r w:rsidRPr="007B7D96">
        <w:rPr>
          <w:rFonts w:ascii="Calibri" w:hAnsi="Calibri" w:cs="Calibri"/>
        </w:rPr>
        <w:t>: 10.1126/science.1132294</w:t>
      </w:r>
    </w:p>
    <w:p w:rsidR="00C038BB" w:rsidRPr="00071556" w:rsidRDefault="00C038BB" w:rsidP="00152FF2">
      <w:pPr>
        <w:ind w:firstLine="284"/>
      </w:pPr>
      <w:r>
        <w:fldChar w:fldCharType="end"/>
      </w:r>
    </w:p>
    <w:sectPr w:rsidR="00C038BB" w:rsidRPr="0007155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BD26A43"/>
    <w:multiLevelType w:val="hybridMultilevel"/>
    <w:tmpl w:val="A18E6B98"/>
    <w:lvl w:ilvl="0" w:tplc="C952D172">
      <w:numFmt w:val="bullet"/>
      <w:lvlText w:val="-"/>
      <w:lvlJc w:val="left"/>
      <w:pPr>
        <w:ind w:left="786" w:hanging="360"/>
      </w:pPr>
      <w:rPr>
        <w:rFonts w:ascii="Calibri" w:eastAsiaTheme="minorHAnsi" w:hAnsi="Calibri" w:cs="Calibri"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1" w15:restartNumberingAfterBreak="0">
    <w:nsid w:val="593332BD"/>
    <w:multiLevelType w:val="hybridMultilevel"/>
    <w:tmpl w:val="1CB24054"/>
    <w:lvl w:ilvl="0" w:tplc="E7A088A2">
      <w:numFmt w:val="bullet"/>
      <w:lvlText w:val="-"/>
      <w:lvlJc w:val="left"/>
      <w:pPr>
        <w:ind w:left="786" w:hanging="360"/>
      </w:pPr>
      <w:rPr>
        <w:rFonts w:ascii="Calibri" w:eastAsiaTheme="minorHAnsi" w:hAnsi="Calibri" w:cs="Calibri"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2" w15:restartNumberingAfterBreak="0">
    <w:nsid w:val="67311B09"/>
    <w:multiLevelType w:val="hybridMultilevel"/>
    <w:tmpl w:val="00F2C0BA"/>
    <w:lvl w:ilvl="0" w:tplc="829E732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15:restartNumberingAfterBreak="0">
    <w:nsid w:val="7A1378BE"/>
    <w:multiLevelType w:val="hybridMultilevel"/>
    <w:tmpl w:val="AB986C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71CEF"/>
    <w:rsid w:val="000500B1"/>
    <w:rsid w:val="0006227C"/>
    <w:rsid w:val="00065185"/>
    <w:rsid w:val="00071556"/>
    <w:rsid w:val="000935C5"/>
    <w:rsid w:val="000A47C3"/>
    <w:rsid w:val="000C0ACC"/>
    <w:rsid w:val="000F5656"/>
    <w:rsid w:val="000F597C"/>
    <w:rsid w:val="0013537A"/>
    <w:rsid w:val="00152FF2"/>
    <w:rsid w:val="00171151"/>
    <w:rsid w:val="00185324"/>
    <w:rsid w:val="001A373A"/>
    <w:rsid w:val="001C0DF2"/>
    <w:rsid w:val="001D2F85"/>
    <w:rsid w:val="001E1794"/>
    <w:rsid w:val="001F09A3"/>
    <w:rsid w:val="001F5ECE"/>
    <w:rsid w:val="001F7317"/>
    <w:rsid w:val="0020455D"/>
    <w:rsid w:val="00225632"/>
    <w:rsid w:val="00227313"/>
    <w:rsid w:val="00262E5A"/>
    <w:rsid w:val="00264258"/>
    <w:rsid w:val="00291A83"/>
    <w:rsid w:val="002A6ACB"/>
    <w:rsid w:val="002B1FFB"/>
    <w:rsid w:val="002C1A0C"/>
    <w:rsid w:val="002C59EC"/>
    <w:rsid w:val="002C7ED5"/>
    <w:rsid w:val="002F0B26"/>
    <w:rsid w:val="0031307C"/>
    <w:rsid w:val="00327D99"/>
    <w:rsid w:val="0035604B"/>
    <w:rsid w:val="00362115"/>
    <w:rsid w:val="00373BD0"/>
    <w:rsid w:val="00384728"/>
    <w:rsid w:val="00387D9C"/>
    <w:rsid w:val="003946C7"/>
    <w:rsid w:val="003A5A4E"/>
    <w:rsid w:val="003F2DA5"/>
    <w:rsid w:val="003F760E"/>
    <w:rsid w:val="0046712F"/>
    <w:rsid w:val="004722FE"/>
    <w:rsid w:val="0047234F"/>
    <w:rsid w:val="004A03B1"/>
    <w:rsid w:val="004F1613"/>
    <w:rsid w:val="00513DD7"/>
    <w:rsid w:val="005333AE"/>
    <w:rsid w:val="00537F14"/>
    <w:rsid w:val="005522C1"/>
    <w:rsid w:val="005859C0"/>
    <w:rsid w:val="005C6323"/>
    <w:rsid w:val="005E06AB"/>
    <w:rsid w:val="00603F32"/>
    <w:rsid w:val="00645418"/>
    <w:rsid w:val="00657FD2"/>
    <w:rsid w:val="0066579A"/>
    <w:rsid w:val="00693909"/>
    <w:rsid w:val="006A08F3"/>
    <w:rsid w:val="006D0112"/>
    <w:rsid w:val="006D2986"/>
    <w:rsid w:val="006D75A4"/>
    <w:rsid w:val="00730785"/>
    <w:rsid w:val="00735E85"/>
    <w:rsid w:val="0074235F"/>
    <w:rsid w:val="007428FB"/>
    <w:rsid w:val="00747E22"/>
    <w:rsid w:val="007573E4"/>
    <w:rsid w:val="00763166"/>
    <w:rsid w:val="00764842"/>
    <w:rsid w:val="007671DA"/>
    <w:rsid w:val="007767D7"/>
    <w:rsid w:val="007818C6"/>
    <w:rsid w:val="007A0754"/>
    <w:rsid w:val="007B7D96"/>
    <w:rsid w:val="007C7222"/>
    <w:rsid w:val="007D16E0"/>
    <w:rsid w:val="007D330D"/>
    <w:rsid w:val="008015D5"/>
    <w:rsid w:val="0080197A"/>
    <w:rsid w:val="00804284"/>
    <w:rsid w:val="00827DEA"/>
    <w:rsid w:val="00857E5D"/>
    <w:rsid w:val="00874D7B"/>
    <w:rsid w:val="008777E0"/>
    <w:rsid w:val="00885E03"/>
    <w:rsid w:val="00893D3F"/>
    <w:rsid w:val="00895B92"/>
    <w:rsid w:val="008C13CA"/>
    <w:rsid w:val="008D51D7"/>
    <w:rsid w:val="008D77FC"/>
    <w:rsid w:val="008F2300"/>
    <w:rsid w:val="00902A05"/>
    <w:rsid w:val="00903BB6"/>
    <w:rsid w:val="00920FAB"/>
    <w:rsid w:val="00924724"/>
    <w:rsid w:val="00971CEF"/>
    <w:rsid w:val="00972FA7"/>
    <w:rsid w:val="00980DA7"/>
    <w:rsid w:val="0099144D"/>
    <w:rsid w:val="00996443"/>
    <w:rsid w:val="009C1CAB"/>
    <w:rsid w:val="009C363C"/>
    <w:rsid w:val="00A03B53"/>
    <w:rsid w:val="00A13176"/>
    <w:rsid w:val="00A865BC"/>
    <w:rsid w:val="00A92DF6"/>
    <w:rsid w:val="00AA0134"/>
    <w:rsid w:val="00AF4898"/>
    <w:rsid w:val="00B22CAC"/>
    <w:rsid w:val="00B44215"/>
    <w:rsid w:val="00B707F9"/>
    <w:rsid w:val="00BA5A27"/>
    <w:rsid w:val="00BB0FD7"/>
    <w:rsid w:val="00BD157A"/>
    <w:rsid w:val="00BD3B41"/>
    <w:rsid w:val="00BD4B26"/>
    <w:rsid w:val="00BE202A"/>
    <w:rsid w:val="00BF1710"/>
    <w:rsid w:val="00BF40C9"/>
    <w:rsid w:val="00C038BB"/>
    <w:rsid w:val="00C25DF1"/>
    <w:rsid w:val="00C30B2E"/>
    <w:rsid w:val="00C32506"/>
    <w:rsid w:val="00C33C40"/>
    <w:rsid w:val="00C375F7"/>
    <w:rsid w:val="00C46AAC"/>
    <w:rsid w:val="00C5199C"/>
    <w:rsid w:val="00C62368"/>
    <w:rsid w:val="00C7050D"/>
    <w:rsid w:val="00C80208"/>
    <w:rsid w:val="00CA4575"/>
    <w:rsid w:val="00CD6199"/>
    <w:rsid w:val="00D07E2C"/>
    <w:rsid w:val="00D226E4"/>
    <w:rsid w:val="00D94116"/>
    <w:rsid w:val="00DA7161"/>
    <w:rsid w:val="00DB1232"/>
    <w:rsid w:val="00DE4C2B"/>
    <w:rsid w:val="00DE648A"/>
    <w:rsid w:val="00DF29F1"/>
    <w:rsid w:val="00E11A91"/>
    <w:rsid w:val="00E23974"/>
    <w:rsid w:val="00E7011C"/>
    <w:rsid w:val="00E82F8F"/>
    <w:rsid w:val="00E9353B"/>
    <w:rsid w:val="00EC51F7"/>
    <w:rsid w:val="00EC79DF"/>
    <w:rsid w:val="00EE311C"/>
    <w:rsid w:val="00F02E82"/>
    <w:rsid w:val="00F10FCD"/>
    <w:rsid w:val="00F1581B"/>
    <w:rsid w:val="00F338D0"/>
    <w:rsid w:val="00F5063B"/>
    <w:rsid w:val="00F5211A"/>
    <w:rsid w:val="00F60F87"/>
    <w:rsid w:val="00F6768F"/>
    <w:rsid w:val="00FC50C0"/>
    <w:rsid w:val="00FD0B91"/>
    <w:rsid w:val="00FF5A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BDC618"/>
  <w15:chartTrackingRefBased/>
  <w15:docId w15:val="{088AA210-5C27-41E9-8370-70138A6CAA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5199C"/>
    <w:pPr>
      <w:ind w:left="720"/>
      <w:contextualSpacing/>
    </w:pPr>
  </w:style>
  <w:style w:type="paragraph" w:styleId="Bibliography">
    <w:name w:val="Bibliography"/>
    <w:basedOn w:val="Normal"/>
    <w:next w:val="Normal"/>
    <w:uiPriority w:val="37"/>
    <w:unhideWhenUsed/>
    <w:rsid w:val="007A0754"/>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AFE432-A505-4F41-A1A2-B824E17FE6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85</TotalTime>
  <Pages>5</Pages>
  <Words>15074</Words>
  <Characters>85927</Characters>
  <Application>Microsoft Office Word</Application>
  <DocSecurity>0</DocSecurity>
  <Lines>716</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8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éo Delalandre</dc:creator>
  <cp:keywords/>
  <dc:description/>
  <cp:lastModifiedBy>Léo Delalandre</cp:lastModifiedBy>
  <cp:revision>135</cp:revision>
  <dcterms:created xsi:type="dcterms:W3CDTF">2020-04-09T15:12:00Z</dcterms:created>
  <dcterms:modified xsi:type="dcterms:W3CDTF">2020-04-18T1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uMSXwFuX"/&gt;&lt;style id="http://www.zotero.org/styles/journal-of-ecology" hasBibliography="1" bibliographyStyleHasBeenSet="1"/&gt;&lt;prefs&gt;&lt;pref name="fieldType" value="Field"/&gt;&lt;/prefs&gt;&lt;/data&gt;</vt:lpwstr>
  </property>
</Properties>
</file>